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17809733" w:rsidR="00BA6281" w:rsidRPr="00ED76A0" w:rsidRDefault="00664CE9" w:rsidP="00ED76A0">
      <w:pPr>
        <w:pStyle w:val="Title"/>
      </w:pPr>
      <w:bookmarkStart w:id="0" w:name="_Toc24955259"/>
      <w:r>
        <w:t>IMPLEMENTASI</w:t>
      </w:r>
      <w:r w:rsidR="00771CC6">
        <w:t xml:space="preserve"> SISTEM PELACAKAN LOKASI DALAM GEDUNG (INDOOR LOCALIZATION) MENGGUNAKAN METODE PENGENALAN POLA SINYAL PERANGKAT BLUETOOTH LOW ENERGY (BLE) DENGAN ALGORITMA KLASIFIKASI K-NEAREST NEIGHBOUR (KNN)</w:t>
      </w:r>
      <w:bookmarkEnd w:id="0"/>
      <w:r w:rsidR="00BA6281" w:rsidRPr="00ED76A0">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47AD6E0C" w:rsidR="00BA6281" w:rsidRDefault="00F418E2" w:rsidP="00BA6281">
      <w:pPr>
        <w:pStyle w:val="DefaultHeading"/>
      </w:pPr>
      <w:bookmarkStart w:id="1" w:name="_Toc24955260"/>
      <w:r>
        <w:rPr>
          <w:rFonts w:eastAsia="Times New Roman"/>
          <w:noProof/>
          <w:sz w:val="28"/>
          <w:szCs w:val="28"/>
        </w:rPr>
        <w:lastRenderedPageBreak/>
        <mc:AlternateContent>
          <mc:Choice Requires="wps">
            <w:drawing>
              <wp:anchor distT="0" distB="0" distL="114300" distR="114300" simplePos="0" relativeHeight="251673600" behindDoc="0" locked="0" layoutInCell="1" allowOverlap="1" wp14:anchorId="03004734" wp14:editId="33F74849">
                <wp:simplePos x="0" y="0"/>
                <wp:positionH relativeFrom="column">
                  <wp:posOffset>4236720</wp:posOffset>
                </wp:positionH>
                <wp:positionV relativeFrom="paragraph">
                  <wp:posOffset>316230</wp:posOffset>
                </wp:positionV>
                <wp:extent cx="1619250" cy="2238375"/>
                <wp:effectExtent l="0" t="0" r="0" b="9525"/>
                <wp:wrapNone/>
                <wp:docPr id="13" name="Text Box 13"/>
                <wp:cNvGraphicFramePr/>
                <a:graphic xmlns:a="http://schemas.openxmlformats.org/drawingml/2006/main">
                  <a:graphicData uri="http://schemas.microsoft.com/office/word/2010/wordprocessingShape">
                    <wps:wsp>
                      <wps:cNvSpPr txBox="1"/>
                      <wps:spPr>
                        <a:xfrm>
                          <a:off x="0" y="0"/>
                          <a:ext cx="1619250" cy="223837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6C7D306C" w14:textId="2C12AD38" w:rsidR="00732C3F" w:rsidRPr="00F418E2" w:rsidRDefault="00732C3F"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732C3F" w:rsidRPr="00F418E2" w:rsidRDefault="00732C3F"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004734" id="_x0000_t202" coordsize="21600,21600" o:spt="202" path="m,l,21600r21600,l21600,xe">
                <v:stroke joinstyle="miter"/>
                <v:path gradientshapeok="t" o:connecttype="rect"/>
              </v:shapetype>
              <v:shape id="Text Box 13" o:spid="_x0000_s1026" type="#_x0000_t202" style="position:absolute;left:0;text-align:left;margin-left:333.6pt;margin-top:24.9pt;width:127.5pt;height:176.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" filled="f" stroked="f">
                <v:textbox>
                  <w:txbxContent>
                    <w:p w14:paraId="6C7D306C" w14:textId="2C12AD38" w:rsidR="00732C3F" w:rsidRPr="00F418E2" w:rsidRDefault="00732C3F"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732C3F" w:rsidRPr="00F418E2" w:rsidRDefault="00732C3F"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v:textbox>
              </v:shape>
            </w:pict>
          </mc:Fallback>
        </mc:AlternateContent>
      </w:r>
      <w:r>
        <w:rPr>
          <w:rFonts w:eastAsia="Times New Roman" w:cs="Calibri"/>
          <w:noProof/>
          <w:sz w:val="28"/>
          <w:szCs w:val="28"/>
        </w:rPr>
        <mc:AlternateContent>
          <mc:Choice Requires="wps">
            <w:drawing>
              <wp:anchor distT="0" distB="0" distL="114300" distR="114300" simplePos="0" relativeHeight="251675648" behindDoc="0" locked="0" layoutInCell="1" allowOverlap="1" wp14:anchorId="2D4545F7" wp14:editId="63639920">
                <wp:simplePos x="0" y="0"/>
                <wp:positionH relativeFrom="column">
                  <wp:posOffset>3731895</wp:posOffset>
                </wp:positionH>
                <wp:positionV relativeFrom="paragraph">
                  <wp:posOffset>240030</wp:posOffset>
                </wp:positionV>
                <wp:extent cx="504825" cy="171450"/>
                <wp:effectExtent l="38100" t="57150" r="66675" b="95250"/>
                <wp:wrapNone/>
                <wp:docPr id="14" name="Straight Arrow Connector 14"/>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0C1068D" id="_x0000_t32" coordsize="21600,21600" o:spt="32" o:oned="t" path="m,l21600,21600e" filled="f">
                <v:path arrowok="t" fillok="f" o:connecttype="none"/>
                <o:lock v:ext="edit" shapetype="t"/>
              </v:shapetype>
              <v:shape id="Straight Arrow Connector 14" o:spid="_x0000_s1026" type="#_x0000_t32" style="position:absolute;margin-left:293.85pt;margin-top:18.9pt;width:39.75pt;height:13.5pt;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" strokecolor="red"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71552" behindDoc="0" locked="0" layoutInCell="1" allowOverlap="1" wp14:anchorId="144D8688" wp14:editId="245F2139">
                <wp:simplePos x="0" y="0"/>
                <wp:positionH relativeFrom="column">
                  <wp:posOffset>1219200</wp:posOffset>
                </wp:positionH>
                <wp:positionV relativeFrom="paragraph">
                  <wp:posOffset>-28575</wp:posOffset>
                </wp:positionV>
                <wp:extent cx="2590800" cy="342900"/>
                <wp:effectExtent l="57150" t="19050" r="19050" b="95250"/>
                <wp:wrapNone/>
                <wp:docPr id="12" name="Oval 12"/>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396399A" id="Oval 12" o:spid="_x0000_s1026" style="position:absolute;margin-left:96pt;margin-top:-2.25pt;width:204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" filled="f" strokecolor="red">
                <v:shadow on="t" color="black" opacity="22937f" origin=",.5" offset="0,.63889mm"/>
              </v:oval>
            </w:pict>
          </mc:Fallback>
        </mc:AlternateContent>
      </w:r>
      <w:r w:rsidR="00BA6281">
        <w:t>PENGESAHAN</w:t>
      </w:r>
      <w:bookmarkEnd w:id="1"/>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1C64D8D9" w:rsidR="00BA6281" w:rsidRPr="00A668DE" w:rsidRDefault="00F418E2" w:rsidP="00ED76A0">
      <w:pPr>
        <w:pStyle w:val="NormalCentered"/>
        <w:rPr>
          <w:b/>
          <w:lang w:val="en-US"/>
        </w:rPr>
      </w:pPr>
      <w:r>
        <w:rPr>
          <w:rFonts w:eastAsia="Times New Roman"/>
          <w:noProof/>
          <w:sz w:val="28"/>
          <w:szCs w:val="28"/>
          <w:lang w:val="en-US"/>
        </w:rPr>
        <mc:AlternateContent>
          <mc:Choice Requires="wps">
            <w:drawing>
              <wp:anchor distT="0" distB="0" distL="114300" distR="114300" simplePos="0" relativeHeight="251679744" behindDoc="0" locked="0" layoutInCell="1" allowOverlap="1" wp14:anchorId="079E0F3C" wp14:editId="76561E3D">
                <wp:simplePos x="0" y="0"/>
                <wp:positionH relativeFrom="column">
                  <wp:posOffset>-1240155</wp:posOffset>
                </wp:positionH>
                <wp:positionV relativeFrom="paragraph">
                  <wp:posOffset>100330</wp:posOffset>
                </wp:positionV>
                <wp:extent cx="1619250" cy="2047875"/>
                <wp:effectExtent l="0" t="0" r="0" b="9525"/>
                <wp:wrapNone/>
                <wp:docPr id="16" name="Text Box 16"/>
                <wp:cNvGraphicFramePr/>
                <a:graphic xmlns:a="http://schemas.openxmlformats.org/drawingml/2006/main">
                  <a:graphicData uri="http://schemas.microsoft.com/office/word/2010/wordprocessingShape">
                    <wps:wsp>
                      <wps:cNvSpPr txBox="1"/>
                      <wps:spPr>
                        <a:xfrm>
                          <a:off x="0" y="0"/>
                          <a:ext cx="1619250" cy="204787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7A96CDC1" w14:textId="7D4D7CB1" w:rsidR="00732C3F" w:rsidRPr="00F418E2" w:rsidRDefault="00732C3F"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E0F3C" id="Text Box 16" o:spid="_x0000_s1027" type="#_x0000_t202" style="position:absolute;left:0;text-align:left;margin-left:-97.65pt;margin-top:7.9pt;width:127.5pt;height:161.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" filled="f" stroked="f">
                <v:textbox>
                  <w:txbxContent>
                    <w:p w14:paraId="7A96CDC1" w14:textId="7D4D7CB1" w:rsidR="00732C3F" w:rsidRPr="00F418E2" w:rsidRDefault="00732C3F"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v:textbox>
              </v:shape>
            </w:pict>
          </mc:Fallback>
        </mc:AlternateContent>
      </w: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375DE3D1" w:rsidR="00BA6281" w:rsidRPr="00BA6281" w:rsidRDefault="00BA6281" w:rsidP="00ED76A0">
      <w:pPr>
        <w:pStyle w:val="NormalCentered"/>
        <w:rPr>
          <w:bCs/>
          <w:lang w:val="en-US"/>
        </w:rPr>
      </w:pPr>
      <w:r w:rsidRPr="00BA6281">
        <w:rPr>
          <w:bCs/>
          <w:lang w:val="en-US"/>
        </w:rPr>
        <w:t>Nama Mahasiswa</w:t>
      </w:r>
    </w:p>
    <w:p w14:paraId="0300381B" w14:textId="0A69109F" w:rsidR="00BA6281" w:rsidRPr="00BA6281" w:rsidRDefault="008A0C10" w:rsidP="00FE7A2D">
      <w:pPr>
        <w:pStyle w:val="NormalCentered"/>
        <w:rPr>
          <w:b/>
          <w:lang w:val="en-US"/>
        </w:rPr>
      </w:pPr>
      <w:r>
        <w:rPr>
          <w:rFonts w:eastAsia="Times New Roman"/>
          <w:noProof/>
          <w:sz w:val="28"/>
          <w:szCs w:val="28"/>
          <w:lang w:val="en-US"/>
        </w:rPr>
        <mc:AlternateContent>
          <mc:Choice Requires="wps">
            <w:drawing>
              <wp:anchor distT="0" distB="0" distL="114300" distR="114300" simplePos="0" relativeHeight="251683840" behindDoc="0" locked="0" layoutInCell="1" allowOverlap="1" wp14:anchorId="6DF24773" wp14:editId="1ECF80A4">
                <wp:simplePos x="0" y="0"/>
                <wp:positionH relativeFrom="column">
                  <wp:posOffset>379095</wp:posOffset>
                </wp:positionH>
                <wp:positionV relativeFrom="paragraph">
                  <wp:posOffset>118110</wp:posOffset>
                </wp:positionV>
                <wp:extent cx="381000" cy="180975"/>
                <wp:effectExtent l="38100" t="38100" r="76200" b="104775"/>
                <wp:wrapNone/>
                <wp:docPr id="18" name="Straight Arrow Connector 18"/>
                <wp:cNvGraphicFramePr/>
                <a:graphic xmlns:a="http://schemas.openxmlformats.org/drawingml/2006/main">
                  <a:graphicData uri="http://schemas.microsoft.com/office/word/2010/wordprocessingShape">
                    <wps:wsp>
                      <wps:cNvCnPr/>
                      <wps:spPr>
                        <a:xfrm>
                          <a:off x="0" y="0"/>
                          <a:ext cx="381000" cy="180975"/>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41077B" id="Straight Arrow Connector 18" o:spid="_x0000_s1026" type="#_x0000_t32" style="position:absolute;margin-left:29.85pt;margin-top:9.3pt;width:30pt;height:14.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" strokecolor="red" strokeweight="2pt">
                <v:stroke endarrow="open"/>
                <v:shadow on="t" color="black" opacity="24903f" origin=",.5" offset="0,.55556mm"/>
              </v:shape>
            </w:pict>
          </mc:Fallback>
        </mc:AlternateContent>
      </w:r>
      <w:r w:rsidR="00BA6281" w:rsidRPr="00BA6281">
        <w:rPr>
          <w:bCs/>
        </w:rPr>
        <w:t>NIM</w:t>
      </w:r>
      <w:r w:rsidR="00BA6281" w:rsidRPr="00BA6281">
        <w:rPr>
          <w:bCs/>
          <w:lang w:val="en-US"/>
        </w:rPr>
        <w:t>:</w:t>
      </w:r>
      <w:r w:rsidR="00BA6281" w:rsidRPr="00BA6281">
        <w:rPr>
          <w:bCs/>
        </w:rPr>
        <w:t xml:space="preserve"> </w:t>
      </w:r>
      <w:r w:rsidR="00FE7A2D">
        <w:rPr>
          <w:bCs/>
          <w:lang w:val="en-US"/>
        </w:rPr>
        <w:t>123456789</w:t>
      </w:r>
    </w:p>
    <w:p w14:paraId="3A750D9F" w14:textId="5BFBE8DB" w:rsidR="00BA6281" w:rsidRPr="00A668DE" w:rsidRDefault="00F418E2" w:rsidP="00ED76A0">
      <w:pPr>
        <w:pStyle w:val="NormalCentered"/>
        <w:rPr>
          <w:b/>
          <w:lang w:val="en-US"/>
        </w:rPr>
      </w:pPr>
      <w:r>
        <w:rPr>
          <w:noProof/>
          <w:lang w:val="en-US"/>
        </w:rPr>
        <mc:AlternateContent>
          <mc:Choice Requires="wps">
            <w:drawing>
              <wp:anchor distT="0" distB="0" distL="114300" distR="114300" simplePos="0" relativeHeight="251677696" behindDoc="0" locked="0" layoutInCell="1" allowOverlap="1" wp14:anchorId="62110CA3" wp14:editId="0FD282F3">
                <wp:simplePos x="0" y="0"/>
                <wp:positionH relativeFrom="column">
                  <wp:posOffset>607695</wp:posOffset>
                </wp:positionH>
                <wp:positionV relativeFrom="paragraph">
                  <wp:posOffset>27306</wp:posOffset>
                </wp:positionV>
                <wp:extent cx="3838575" cy="514350"/>
                <wp:effectExtent l="57150" t="19050" r="85725" b="95250"/>
                <wp:wrapNone/>
                <wp:docPr id="15" name="Oval 15"/>
                <wp:cNvGraphicFramePr/>
                <a:graphic xmlns:a="http://schemas.openxmlformats.org/drawingml/2006/main">
                  <a:graphicData uri="http://schemas.microsoft.com/office/word/2010/wordprocessingShape">
                    <wps:wsp>
                      <wps:cNvSpPr/>
                      <wps:spPr>
                        <a:xfrm>
                          <a:off x="0" y="0"/>
                          <a:ext cx="3838575" cy="51435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F7400C1" id="Oval 15" o:spid="_x0000_s1026" style="position:absolute;margin-left:47.85pt;margin-top:2.15pt;width:302.25pt;height:4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" filled="f" strokecolor="red">
                <v:shadow on="t" color="black" opacity="22937f" origin=",.5" offset="0,.63889mm"/>
              </v:oval>
            </w:pict>
          </mc:Fallback>
        </mc:AlternateContent>
      </w:r>
    </w:p>
    <w:p w14:paraId="37984DE1" w14:textId="72F22B68" w:rsidR="00BA6281" w:rsidRPr="00A668DE" w:rsidRDefault="00BA6281" w:rsidP="00ED76A0">
      <w:pPr>
        <w:pStyle w:val="NormalCentered"/>
        <w:rPr>
          <w:lang w:val="en-US"/>
        </w:rPr>
      </w:pPr>
      <w:r w:rsidRPr="00A668DE">
        <w:rPr>
          <w:lang w:val="en-US"/>
        </w:rPr>
        <w:t>Skripsi ini telah diuji dan dinyatakan lulus pada</w:t>
      </w:r>
    </w:p>
    <w:p w14:paraId="68F0754C" w14:textId="77777777" w:rsidR="00BA6281" w:rsidRPr="00A668DE" w:rsidRDefault="00930F91" w:rsidP="00930F91">
      <w:pPr>
        <w:pStyle w:val="NormalCentered"/>
        <w:rPr>
          <w:lang w:val="en-US"/>
        </w:rPr>
      </w:pPr>
      <w:r>
        <w:rPr>
          <w:lang w:val="en-US"/>
        </w:rPr>
        <w:t>2</w:t>
      </w:r>
      <w:r w:rsidR="00BA6281" w:rsidRPr="00A668DE">
        <w:rPr>
          <w:lang w:val="en-US"/>
        </w:rPr>
        <w:t xml:space="preserve"> </w:t>
      </w:r>
      <w:r>
        <w:rPr>
          <w:lang w:val="en-US"/>
        </w:rPr>
        <w:t>Januari 2015</w:t>
      </w:r>
    </w:p>
    <w:p w14:paraId="6BD0C62A" w14:textId="1ACA0F6C" w:rsidR="00BA6281" w:rsidRDefault="008A0C10" w:rsidP="00ED76A0">
      <w:pPr>
        <w:pStyle w:val="NormalCentered"/>
        <w:rPr>
          <w:rFonts w:eastAsia="Times New Roman"/>
          <w:lang w:val="en-US" w:eastAsia="ar-SA"/>
        </w:rPr>
      </w:pPr>
      <w:r>
        <w:rPr>
          <w:rFonts w:eastAsia="Times New Roman"/>
          <w:noProof/>
          <w:lang w:val="en-US"/>
        </w:rPr>
        <mc:AlternateContent>
          <mc:Choice Requires="wps">
            <w:drawing>
              <wp:anchor distT="0" distB="0" distL="114300" distR="114300" simplePos="0" relativeHeight="251684864" behindDoc="0" locked="0" layoutInCell="1" allowOverlap="1" wp14:anchorId="54BE72DB" wp14:editId="5CE949AC">
                <wp:simplePos x="0" y="0"/>
                <wp:positionH relativeFrom="column">
                  <wp:posOffset>-913970</wp:posOffset>
                </wp:positionH>
                <wp:positionV relativeFrom="paragraph">
                  <wp:posOffset>113065</wp:posOffset>
                </wp:positionV>
                <wp:extent cx="1475117" cy="3390181"/>
                <wp:effectExtent l="76200" t="38100" r="48895" b="153670"/>
                <wp:wrapNone/>
                <wp:docPr id="24" name="Elbow Connector 24"/>
                <wp:cNvGraphicFramePr/>
                <a:graphic xmlns:a="http://schemas.openxmlformats.org/drawingml/2006/main">
                  <a:graphicData uri="http://schemas.microsoft.com/office/word/2010/wordprocessingShape">
                    <wps:wsp>
                      <wps:cNvCnPr/>
                      <wps:spPr>
                        <a:xfrm>
                          <a:off x="0" y="0"/>
                          <a:ext cx="1475117" cy="3390181"/>
                        </a:xfrm>
                        <a:prstGeom prst="bentConnector3">
                          <a:avLst>
                            <a:gd name="adj1" fmla="val -1462"/>
                          </a:avLst>
                        </a:prstGeom>
                        <a:ln w="25400">
                          <a:solidFill>
                            <a:srgbClr val="FF0000"/>
                          </a:solidFill>
                          <a:tailEnd type="arrow"/>
                        </a:ln>
                        <a:effectLst>
                          <a:outerShdw blurRad="40005" dist="20320" dir="5400000" algn="ctr" rotWithShape="0">
                            <a:srgbClr val="000000">
                              <a:alpha val="38000"/>
                            </a:srgbClr>
                          </a:outerShdw>
                        </a:effectLst>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99C810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 o:spid="_x0000_s1026" type="#_x0000_t34" style="position:absolute;margin-left:-71.95pt;margin-top:8.9pt;width:116.15pt;height:266.9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" adj="-316" strokecolor="red" strokeweight="2pt">
                <v:stroke endarrow="open"/>
                <v:shadow on="t" color="black" opacity="24903f" offset="0,1.6pt"/>
              </v:shape>
            </w:pict>
          </mc:Fallback>
        </mc:AlternateContent>
      </w:r>
      <w:r w:rsidR="00BA6281" w:rsidRPr="00A668DE">
        <w:rPr>
          <w:rFonts w:eastAsia="Times New Roman"/>
          <w:lang w:eastAsia="ar-SA"/>
        </w:rPr>
        <w:t>Tel</w:t>
      </w:r>
      <w:r w:rsidR="00FE7A2D">
        <w:rPr>
          <w:rFonts w:eastAsia="Times New Roman"/>
          <w:lang w:eastAsia="ar-SA"/>
        </w:rPr>
        <w:t>ah diperiksa dan disetujui oleh</w:t>
      </w:r>
      <w:r w:rsidR="00BA6281"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4DBB7C4E" w:rsidR="00930F91" w:rsidRDefault="008A0C10" w:rsidP="00E662B7">
            <w:pPr>
              <w:pStyle w:val="NormalCentered"/>
              <w:rPr>
                <w:lang w:val="en-US"/>
              </w:rPr>
            </w:pPr>
            <w:r>
              <w:rPr>
                <w:noProof/>
                <w:lang w:val="en-US"/>
              </w:rPr>
              <mc:AlternateContent>
                <mc:Choice Requires="wps">
                  <w:drawing>
                    <wp:anchor distT="0" distB="0" distL="114300" distR="114300" simplePos="0" relativeHeight="251681792" behindDoc="0" locked="0" layoutInCell="1" allowOverlap="1" wp14:anchorId="7120E8F5" wp14:editId="7F74B9A2">
                      <wp:simplePos x="0" y="0"/>
                      <wp:positionH relativeFrom="column">
                        <wp:posOffset>760095</wp:posOffset>
                      </wp:positionH>
                      <wp:positionV relativeFrom="paragraph">
                        <wp:posOffset>318135</wp:posOffset>
                      </wp:positionV>
                      <wp:extent cx="3838575" cy="2314575"/>
                      <wp:effectExtent l="57150" t="19050" r="85725" b="104775"/>
                      <wp:wrapNone/>
                      <wp:docPr id="17" name="Oval 17"/>
                      <wp:cNvGraphicFramePr/>
                      <a:graphic xmlns:a="http://schemas.openxmlformats.org/drawingml/2006/main">
                        <a:graphicData uri="http://schemas.microsoft.com/office/word/2010/wordprocessingShape">
                          <wps:wsp>
                            <wps:cNvSpPr/>
                            <wps:spPr>
                              <a:xfrm>
                                <a:off x="0" y="0"/>
                                <a:ext cx="3838575" cy="2314575"/>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95600BC" id="Oval 17" o:spid="_x0000_s1026" style="position:absolute;margin-left:59.85pt;margin-top:25.05pt;width:302.25pt;height:18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" filled="f" strokecolor="red">
                      <v:shadow on="t" color="black" opacity="22937f" origin=",.5" offset="0,.63889mm"/>
                    </v:oval>
                  </w:pict>
                </mc:Fallback>
              </mc:AlternateContent>
            </w:r>
            <w:r w:rsidR="00930F91">
              <w:rPr>
                <w:lang w:val="en-US"/>
              </w:rPr>
              <w:t xml:space="preserve">/*jika </w:t>
            </w:r>
            <w:r w:rsidR="00E662B7">
              <w:rPr>
                <w:lang w:val="en-US"/>
              </w:rPr>
              <w:t>terdapat</w:t>
            </w:r>
            <w:r w:rsidR="00930F91">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718F22BA" w:rsidR="00BA6281" w:rsidRPr="00BA6281" w:rsidRDefault="00D23B55" w:rsidP="00BA6281">
      <w:pPr>
        <w:spacing w:after="0"/>
        <w:jc w:val="center"/>
        <w:rPr>
          <w:rFonts w:cs="Calibri"/>
          <w:bCs/>
          <w:lang w:val="en-US"/>
        </w:rPr>
      </w:pPr>
      <w:r>
        <w:rPr>
          <w:noProof/>
          <w:lang w:val="en-US"/>
        </w:rPr>
        <mc:AlternateContent>
          <mc:Choice Requires="wps">
            <w:drawing>
              <wp:anchor distT="0" distB="0" distL="114300" distR="114300" simplePos="0" relativeHeight="251664384" behindDoc="0" locked="0" layoutInCell="1" allowOverlap="1" wp14:anchorId="59E85C46" wp14:editId="4669E665">
                <wp:simplePos x="0" y="0"/>
                <wp:positionH relativeFrom="column">
                  <wp:posOffset>1219200</wp:posOffset>
                </wp:positionH>
                <wp:positionV relativeFrom="paragraph">
                  <wp:posOffset>100965</wp:posOffset>
                </wp:positionV>
                <wp:extent cx="2590800" cy="342900"/>
                <wp:effectExtent l="50800" t="25400" r="25400" b="114300"/>
                <wp:wrapNone/>
                <wp:docPr id="3" name="Oval 3"/>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22390DE" id="Oval 3" o:spid="_x0000_s1026" style="position:absolute;margin-left:96pt;margin-top:7.95pt;width:204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" filled="f" strokecolor="red">
                <v:shadow on="t" color="black" opacity="22937f" origin=",.5" offset="0,.63889mm"/>
              </v:oval>
            </w:pict>
          </mc:Fallback>
        </mc:AlternateContent>
      </w:r>
      <w:r w:rsidR="00BA6281" w:rsidRPr="00BA6281">
        <w:rPr>
          <w:rFonts w:cs="Calibri"/>
          <w:bCs/>
          <w:lang w:val="en-US"/>
        </w:rPr>
        <w:t>Mengetahui</w:t>
      </w:r>
    </w:p>
    <w:p w14:paraId="5DFE37B9" w14:textId="59573EEB" w:rsidR="00BA6281" w:rsidRPr="00BA6281" w:rsidRDefault="00D23B55" w:rsidP="00BA6281">
      <w:pPr>
        <w:jc w:val="center"/>
        <w:rPr>
          <w:rFonts w:cs="Calibri"/>
          <w:bCs/>
          <w:lang w:val="en-US"/>
        </w:rPr>
      </w:pPr>
      <w:r>
        <w:rPr>
          <w:rFonts w:eastAsia="Times New Roman" w:cs="Calibri"/>
          <w:noProof/>
          <w:sz w:val="28"/>
          <w:szCs w:val="28"/>
          <w:lang w:val="en-US"/>
        </w:rPr>
        <mc:AlternateContent>
          <mc:Choice Requires="wps">
            <w:drawing>
              <wp:anchor distT="0" distB="0" distL="114300" distR="114300" simplePos="0" relativeHeight="251668480" behindDoc="0" locked="0" layoutInCell="1" allowOverlap="1" wp14:anchorId="5C0C66F5" wp14:editId="5F81ABED">
                <wp:simplePos x="0" y="0"/>
                <wp:positionH relativeFrom="column">
                  <wp:posOffset>3731895</wp:posOffset>
                </wp:positionH>
                <wp:positionV relativeFrom="paragraph">
                  <wp:posOffset>193040</wp:posOffset>
                </wp:positionV>
                <wp:extent cx="504825" cy="171450"/>
                <wp:effectExtent l="38100" t="57150" r="66675" b="95250"/>
                <wp:wrapNone/>
                <wp:docPr id="6" name="Straight Arrow Connector 6"/>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DA3540" id="Straight Arrow Connector 6" o:spid="_x0000_s1026" type="#_x0000_t32" style="position:absolute;margin-left:293.85pt;margin-top:15.2pt;width:39.75pt;height:13.5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" strokecolor="red" strokeweight="2pt">
                <v:stroke endarrow="open"/>
                <v:shadow on="t" color="black" opacity="24903f" origin=",.5" offset="0,.55556mm"/>
              </v:shape>
            </w:pict>
          </mc:Fallback>
        </mc:AlternateContent>
      </w:r>
      <w:r w:rsidR="00026AB3">
        <w:rPr>
          <w:rFonts w:cs="Calibri"/>
          <w:bCs/>
          <w:lang w:val="en-US"/>
        </w:rPr>
        <w:t xml:space="preserve">Ketua Jurusan </w:t>
      </w:r>
      <w:r w:rsidR="00026AB3" w:rsidRPr="000F1313">
        <w:rPr>
          <w:rFonts w:cs="Calibri"/>
          <w:b/>
          <w:bCs/>
          <w:lang w:val="en-US"/>
        </w:rPr>
        <w:t>Nama</w:t>
      </w:r>
      <w:r w:rsidR="002B2D6A">
        <w:rPr>
          <w:rFonts w:cs="Calibri"/>
          <w:b/>
          <w:bCs/>
          <w:lang w:val="en-US"/>
        </w:rPr>
        <w:t xml:space="preserve"> </w:t>
      </w:r>
      <w:r w:rsidR="00026AB3" w:rsidRPr="000F1313">
        <w:rPr>
          <w:rFonts w:cs="Calibri"/>
          <w:b/>
          <w:bCs/>
          <w:lang w:val="en-US"/>
        </w:rPr>
        <w:t>Jurusan</w:t>
      </w:r>
    </w:p>
    <w:p w14:paraId="7CACA280" w14:textId="78EEC758" w:rsidR="00BA6281" w:rsidRDefault="002B2D6A" w:rsidP="00FE7A2D">
      <w:pPr>
        <w:pStyle w:val="NormalCentered"/>
        <w:rPr>
          <w:lang w:val="en-US"/>
        </w:rPr>
      </w:pPr>
      <w:r>
        <w:rPr>
          <w:rFonts w:eastAsia="Times New Roman"/>
          <w:noProof/>
          <w:sz w:val="28"/>
          <w:szCs w:val="28"/>
          <w:lang w:val="en-US"/>
        </w:rPr>
        <mc:AlternateContent>
          <mc:Choice Requires="wps">
            <w:drawing>
              <wp:anchor distT="0" distB="0" distL="114300" distR="114300" simplePos="0" relativeHeight="251669504" behindDoc="0" locked="0" layoutInCell="1" allowOverlap="1" wp14:anchorId="62E2A4BC" wp14:editId="241988C7">
                <wp:simplePos x="0" y="0"/>
                <wp:positionH relativeFrom="column">
                  <wp:posOffset>2169795</wp:posOffset>
                </wp:positionH>
                <wp:positionV relativeFrom="paragraph">
                  <wp:posOffset>116205</wp:posOffset>
                </wp:positionV>
                <wp:extent cx="1874520" cy="5715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874520" cy="5715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2B379BF7" w14:textId="6EE4A915" w:rsidR="00732C3F" w:rsidRPr="000F1313" w:rsidRDefault="00732C3F"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E2A4BC" id="Text Box 11" o:spid="_x0000_s1028" type="#_x0000_t202" style="position:absolute;left:0;text-align:left;margin-left:170.85pt;margin-top:9.15pt;width:147.6pt;height:4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" filled="f" stroked="f">
                <v:textbox>
                  <w:txbxContent>
                    <w:p w14:paraId="2B379BF7" w14:textId="6EE4A915" w:rsidR="00732C3F" w:rsidRPr="000F1313" w:rsidRDefault="00732C3F"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v:textbox>
              </v:shape>
            </w:pict>
          </mc:Fallback>
        </mc:AlternateContent>
      </w: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24955261"/>
      <w:r w:rsidRPr="000F1D01">
        <w:lastRenderedPageBreak/>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77777777" w:rsidR="000F1D01" w:rsidRPr="004B4C8C" w:rsidRDefault="004B4C8C" w:rsidP="002D41A6">
      <w:pPr>
        <w:ind w:left="4320" w:firstLine="720"/>
        <w:rPr>
          <w:bCs/>
          <w:u w:val="single"/>
          <w:lang w:val="en-US"/>
        </w:rPr>
      </w:pPr>
      <w:r>
        <w:rPr>
          <w:bCs/>
          <w:u w:val="single"/>
          <w:lang w:val="en-US"/>
        </w:rPr>
        <w:t>Nama Mahasiswa</w:t>
      </w:r>
    </w:p>
    <w:p w14:paraId="5E3746EE" w14:textId="77777777" w:rsidR="000F1D01" w:rsidRPr="004933B2" w:rsidRDefault="000F1D01" w:rsidP="0033063B">
      <w:pPr>
        <w:ind w:left="4320" w:firstLine="720"/>
        <w:rPr>
          <w:b/>
          <w:lang w:val="en-US"/>
        </w:rPr>
      </w:pPr>
      <w:r w:rsidRPr="002D41A6">
        <w:rPr>
          <w:bCs/>
        </w:rPr>
        <w:t xml:space="preserve">NIM: </w:t>
      </w:r>
      <w:r w:rsidR="0033063B">
        <w:rPr>
          <w:bCs/>
          <w:lang w:val="en-US"/>
        </w:rPr>
        <w:t>123456789</w:t>
      </w:r>
    </w:p>
    <w:p w14:paraId="09A8EEEF" w14:textId="0B8B85CF" w:rsidR="00454EEA" w:rsidRDefault="000B0F0F" w:rsidP="002D41A6">
      <w:pPr>
        <w:pStyle w:val="DefaultHeading"/>
      </w:pPr>
      <w:bookmarkStart w:id="3" w:name="_Toc24955262"/>
      <w:r>
        <w:lastRenderedPageBreak/>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77777777" w:rsidR="00941F31" w:rsidRPr="00941F31" w:rsidRDefault="00941F31" w:rsidP="0035651E">
      <w:pPr>
        <w:pStyle w:val="BodyTextManyIndents"/>
        <w:rPr>
          <w:lang w:val="en-US"/>
        </w:rPr>
      </w:pPr>
      <w:r>
        <w:rPr>
          <w:lang w:val="en-US"/>
        </w:rPr>
        <w:t>email@domain</w:t>
      </w:r>
      <w:r w:rsidR="00841075">
        <w:rPr>
          <w:lang w:val="en-US"/>
        </w:rPr>
        <w:t>.com</w:t>
      </w:r>
    </w:p>
    <w:p w14:paraId="11534B0E" w14:textId="77777777" w:rsidR="00454EEA" w:rsidRDefault="00454EEA" w:rsidP="00454EEA">
      <w:pPr>
        <w:pStyle w:val="DefaultHeading"/>
      </w:pPr>
      <w:bookmarkStart w:id="4" w:name="_Toc24955263"/>
      <w:r>
        <w:lastRenderedPageBreak/>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24955264"/>
      <w:r>
        <w:lastRenderedPageBreak/>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24955265"/>
      <w:r>
        <w:lastRenderedPageBreak/>
        <w:t>DAFTAR ISI</w:t>
      </w:r>
      <w:bookmarkEnd w:id="6"/>
      <w:bookmarkEnd w:id="7"/>
    </w:p>
    <w:bookmarkStart w:id="8" w:name="_Toc402485258" w:displacedByCustomXml="next"/>
    <w:bookmarkStart w:id="9" w:name="_Ref402284383" w:displacedByCustomXml="next"/>
    <w:sdt>
      <w:sdtPr>
        <w:rPr>
          <w:noProof w:val="0"/>
        </w:rPr>
        <w:id w:val="822942062"/>
        <w:docPartObj>
          <w:docPartGallery w:val="Table of Contents"/>
          <w:docPartUnique/>
        </w:docPartObj>
      </w:sdtPr>
      <w:sdtEndPr>
        <w:rPr>
          <w:b/>
          <w:bCs/>
        </w:rPr>
      </w:sdtEndPr>
      <w:sdtContent>
        <w:p w14:paraId="549B3614" w14:textId="77777777" w:rsidR="0071559B" w:rsidRDefault="00270A02">
          <w:pPr>
            <w:pStyle w:val="TOC1"/>
            <w:rPr>
              <w:rFonts w:asciiTheme="minorHAnsi" w:eastAsiaTheme="minorEastAsia" w:hAnsiTheme="minorHAnsi" w:cstheme="minorBidi"/>
              <w:sz w:val="22"/>
              <w:lang w:val="en-US"/>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24955259" w:history="1">
            <w:r w:rsidR="0071559B" w:rsidRPr="0033210E">
              <w:rPr>
                <w:rStyle w:val="Hyperlink"/>
              </w:rPr>
              <w:t>PENGEMBANGAN SISTEM PELACAKAN LOKASI DALAM GEDUNG (INDOOR LOCALIZATION) MENGGUNAKAN METODE PENGENALAN POLA SINYAL PERANGKAT BLUETOOTH LOW ENERGY (BLE) DENGAN ALGORITMA KLASIFIKASI K-NEAREST NEIGHBOUR (KNN)</w:t>
            </w:r>
            <w:r w:rsidR="0071559B">
              <w:rPr>
                <w:webHidden/>
              </w:rPr>
              <w:tab/>
            </w:r>
            <w:r w:rsidR="0071559B">
              <w:rPr>
                <w:webHidden/>
              </w:rPr>
              <w:fldChar w:fldCharType="begin"/>
            </w:r>
            <w:r w:rsidR="0071559B">
              <w:rPr>
                <w:webHidden/>
              </w:rPr>
              <w:instrText xml:space="preserve"> PAGEREF _Toc24955259 \h </w:instrText>
            </w:r>
            <w:r w:rsidR="0071559B">
              <w:rPr>
                <w:webHidden/>
              </w:rPr>
            </w:r>
            <w:r w:rsidR="0071559B">
              <w:rPr>
                <w:webHidden/>
              </w:rPr>
              <w:fldChar w:fldCharType="separate"/>
            </w:r>
            <w:r w:rsidR="0071559B">
              <w:rPr>
                <w:webHidden/>
              </w:rPr>
              <w:t>i</w:t>
            </w:r>
            <w:r w:rsidR="0071559B">
              <w:rPr>
                <w:webHidden/>
              </w:rPr>
              <w:fldChar w:fldCharType="end"/>
            </w:r>
          </w:hyperlink>
        </w:p>
        <w:p w14:paraId="61768C15" w14:textId="77777777" w:rsidR="0071559B" w:rsidRDefault="00664CE9">
          <w:pPr>
            <w:pStyle w:val="TOC1"/>
            <w:rPr>
              <w:rFonts w:asciiTheme="minorHAnsi" w:eastAsiaTheme="minorEastAsia" w:hAnsiTheme="minorHAnsi" w:cstheme="minorBidi"/>
              <w:sz w:val="22"/>
              <w:lang w:val="en-US"/>
            </w:rPr>
          </w:pPr>
          <w:hyperlink w:anchor="_Toc24955260" w:history="1">
            <w:r w:rsidR="0071559B" w:rsidRPr="0033210E">
              <w:rPr>
                <w:rStyle w:val="Hyperlink"/>
              </w:rPr>
              <w:t>PENGESAHAN</w:t>
            </w:r>
            <w:r w:rsidR="0071559B">
              <w:rPr>
                <w:webHidden/>
              </w:rPr>
              <w:tab/>
            </w:r>
            <w:r w:rsidR="0071559B">
              <w:rPr>
                <w:webHidden/>
              </w:rPr>
              <w:fldChar w:fldCharType="begin"/>
            </w:r>
            <w:r w:rsidR="0071559B">
              <w:rPr>
                <w:webHidden/>
              </w:rPr>
              <w:instrText xml:space="preserve"> PAGEREF _Toc24955260 \h </w:instrText>
            </w:r>
            <w:r w:rsidR="0071559B">
              <w:rPr>
                <w:webHidden/>
              </w:rPr>
            </w:r>
            <w:r w:rsidR="0071559B">
              <w:rPr>
                <w:webHidden/>
              </w:rPr>
              <w:fldChar w:fldCharType="separate"/>
            </w:r>
            <w:r w:rsidR="0071559B">
              <w:rPr>
                <w:webHidden/>
              </w:rPr>
              <w:t>ii</w:t>
            </w:r>
            <w:r w:rsidR="0071559B">
              <w:rPr>
                <w:webHidden/>
              </w:rPr>
              <w:fldChar w:fldCharType="end"/>
            </w:r>
          </w:hyperlink>
        </w:p>
        <w:p w14:paraId="1BE8F446" w14:textId="77777777" w:rsidR="0071559B" w:rsidRDefault="00664CE9">
          <w:pPr>
            <w:pStyle w:val="TOC1"/>
            <w:rPr>
              <w:rFonts w:asciiTheme="minorHAnsi" w:eastAsiaTheme="minorEastAsia" w:hAnsiTheme="minorHAnsi" w:cstheme="minorBidi"/>
              <w:sz w:val="22"/>
              <w:lang w:val="en-US"/>
            </w:rPr>
          </w:pPr>
          <w:hyperlink w:anchor="_Toc24955261" w:history="1">
            <w:r w:rsidR="0071559B" w:rsidRPr="0033210E">
              <w:rPr>
                <w:rStyle w:val="Hyperlink"/>
              </w:rPr>
              <w:t>PERNYATAAN ORISINALITAS</w:t>
            </w:r>
            <w:r w:rsidR="0071559B">
              <w:rPr>
                <w:webHidden/>
              </w:rPr>
              <w:tab/>
            </w:r>
            <w:r w:rsidR="0071559B">
              <w:rPr>
                <w:webHidden/>
              </w:rPr>
              <w:fldChar w:fldCharType="begin"/>
            </w:r>
            <w:r w:rsidR="0071559B">
              <w:rPr>
                <w:webHidden/>
              </w:rPr>
              <w:instrText xml:space="preserve"> PAGEREF _Toc24955261 \h </w:instrText>
            </w:r>
            <w:r w:rsidR="0071559B">
              <w:rPr>
                <w:webHidden/>
              </w:rPr>
            </w:r>
            <w:r w:rsidR="0071559B">
              <w:rPr>
                <w:webHidden/>
              </w:rPr>
              <w:fldChar w:fldCharType="separate"/>
            </w:r>
            <w:r w:rsidR="0071559B">
              <w:rPr>
                <w:webHidden/>
              </w:rPr>
              <w:t>iii</w:t>
            </w:r>
            <w:r w:rsidR="0071559B">
              <w:rPr>
                <w:webHidden/>
              </w:rPr>
              <w:fldChar w:fldCharType="end"/>
            </w:r>
          </w:hyperlink>
        </w:p>
        <w:p w14:paraId="52EFD175" w14:textId="77777777" w:rsidR="0071559B" w:rsidRDefault="00664CE9">
          <w:pPr>
            <w:pStyle w:val="TOC1"/>
            <w:rPr>
              <w:rFonts w:asciiTheme="minorHAnsi" w:eastAsiaTheme="minorEastAsia" w:hAnsiTheme="minorHAnsi" w:cstheme="minorBidi"/>
              <w:sz w:val="22"/>
              <w:lang w:val="en-US"/>
            </w:rPr>
          </w:pPr>
          <w:hyperlink w:anchor="_Toc24955262" w:history="1">
            <w:r w:rsidR="0071559B" w:rsidRPr="0033210E">
              <w:rPr>
                <w:rStyle w:val="Hyperlink"/>
              </w:rPr>
              <w:t>PRAKATA</w:t>
            </w:r>
            <w:r w:rsidR="0071559B">
              <w:rPr>
                <w:webHidden/>
              </w:rPr>
              <w:tab/>
            </w:r>
            <w:r w:rsidR="0071559B">
              <w:rPr>
                <w:webHidden/>
              </w:rPr>
              <w:fldChar w:fldCharType="begin"/>
            </w:r>
            <w:r w:rsidR="0071559B">
              <w:rPr>
                <w:webHidden/>
              </w:rPr>
              <w:instrText xml:space="preserve"> PAGEREF _Toc24955262 \h </w:instrText>
            </w:r>
            <w:r w:rsidR="0071559B">
              <w:rPr>
                <w:webHidden/>
              </w:rPr>
            </w:r>
            <w:r w:rsidR="0071559B">
              <w:rPr>
                <w:webHidden/>
              </w:rPr>
              <w:fldChar w:fldCharType="separate"/>
            </w:r>
            <w:r w:rsidR="0071559B">
              <w:rPr>
                <w:webHidden/>
              </w:rPr>
              <w:t>iv</w:t>
            </w:r>
            <w:r w:rsidR="0071559B">
              <w:rPr>
                <w:webHidden/>
              </w:rPr>
              <w:fldChar w:fldCharType="end"/>
            </w:r>
          </w:hyperlink>
        </w:p>
        <w:p w14:paraId="55435FE7" w14:textId="77777777" w:rsidR="0071559B" w:rsidRDefault="00664CE9">
          <w:pPr>
            <w:pStyle w:val="TOC1"/>
            <w:rPr>
              <w:rFonts w:asciiTheme="minorHAnsi" w:eastAsiaTheme="minorEastAsia" w:hAnsiTheme="minorHAnsi" w:cstheme="minorBidi"/>
              <w:sz w:val="22"/>
              <w:lang w:val="en-US"/>
            </w:rPr>
          </w:pPr>
          <w:hyperlink w:anchor="_Toc24955263" w:history="1">
            <w:r w:rsidR="0071559B" w:rsidRPr="0033210E">
              <w:rPr>
                <w:rStyle w:val="Hyperlink"/>
              </w:rPr>
              <w:t>ABSTRAK</w:t>
            </w:r>
            <w:r w:rsidR="0071559B">
              <w:rPr>
                <w:webHidden/>
              </w:rPr>
              <w:tab/>
            </w:r>
            <w:r w:rsidR="0071559B">
              <w:rPr>
                <w:webHidden/>
              </w:rPr>
              <w:fldChar w:fldCharType="begin"/>
            </w:r>
            <w:r w:rsidR="0071559B">
              <w:rPr>
                <w:webHidden/>
              </w:rPr>
              <w:instrText xml:space="preserve"> PAGEREF _Toc24955263 \h </w:instrText>
            </w:r>
            <w:r w:rsidR="0071559B">
              <w:rPr>
                <w:webHidden/>
              </w:rPr>
            </w:r>
            <w:r w:rsidR="0071559B">
              <w:rPr>
                <w:webHidden/>
              </w:rPr>
              <w:fldChar w:fldCharType="separate"/>
            </w:r>
            <w:r w:rsidR="0071559B">
              <w:rPr>
                <w:webHidden/>
              </w:rPr>
              <w:t>v</w:t>
            </w:r>
            <w:r w:rsidR="0071559B">
              <w:rPr>
                <w:webHidden/>
              </w:rPr>
              <w:fldChar w:fldCharType="end"/>
            </w:r>
          </w:hyperlink>
        </w:p>
        <w:p w14:paraId="14C2F810" w14:textId="77777777" w:rsidR="0071559B" w:rsidRDefault="00664CE9">
          <w:pPr>
            <w:pStyle w:val="TOC1"/>
            <w:rPr>
              <w:rFonts w:asciiTheme="minorHAnsi" w:eastAsiaTheme="minorEastAsia" w:hAnsiTheme="minorHAnsi" w:cstheme="minorBidi"/>
              <w:sz w:val="22"/>
              <w:lang w:val="en-US"/>
            </w:rPr>
          </w:pPr>
          <w:hyperlink w:anchor="_Toc24955264" w:history="1">
            <w:r w:rsidR="0071559B" w:rsidRPr="0033210E">
              <w:rPr>
                <w:rStyle w:val="Hyperlink"/>
              </w:rPr>
              <w:t>ABSTRACT</w:t>
            </w:r>
            <w:r w:rsidR="0071559B">
              <w:rPr>
                <w:webHidden/>
              </w:rPr>
              <w:tab/>
            </w:r>
            <w:r w:rsidR="0071559B">
              <w:rPr>
                <w:webHidden/>
              </w:rPr>
              <w:fldChar w:fldCharType="begin"/>
            </w:r>
            <w:r w:rsidR="0071559B">
              <w:rPr>
                <w:webHidden/>
              </w:rPr>
              <w:instrText xml:space="preserve"> PAGEREF _Toc24955264 \h </w:instrText>
            </w:r>
            <w:r w:rsidR="0071559B">
              <w:rPr>
                <w:webHidden/>
              </w:rPr>
            </w:r>
            <w:r w:rsidR="0071559B">
              <w:rPr>
                <w:webHidden/>
              </w:rPr>
              <w:fldChar w:fldCharType="separate"/>
            </w:r>
            <w:r w:rsidR="0071559B">
              <w:rPr>
                <w:webHidden/>
              </w:rPr>
              <w:t>vi</w:t>
            </w:r>
            <w:r w:rsidR="0071559B">
              <w:rPr>
                <w:webHidden/>
              </w:rPr>
              <w:fldChar w:fldCharType="end"/>
            </w:r>
          </w:hyperlink>
        </w:p>
        <w:p w14:paraId="16B33ACF" w14:textId="77777777" w:rsidR="0071559B" w:rsidRDefault="00664CE9">
          <w:pPr>
            <w:pStyle w:val="TOC1"/>
            <w:rPr>
              <w:rFonts w:asciiTheme="minorHAnsi" w:eastAsiaTheme="minorEastAsia" w:hAnsiTheme="minorHAnsi" w:cstheme="minorBidi"/>
              <w:sz w:val="22"/>
              <w:lang w:val="en-US"/>
            </w:rPr>
          </w:pPr>
          <w:hyperlink w:anchor="_Toc24955265" w:history="1">
            <w:r w:rsidR="0071559B" w:rsidRPr="0033210E">
              <w:rPr>
                <w:rStyle w:val="Hyperlink"/>
              </w:rPr>
              <w:t>DAFTAR ISI</w:t>
            </w:r>
            <w:r w:rsidR="0071559B">
              <w:rPr>
                <w:webHidden/>
              </w:rPr>
              <w:tab/>
            </w:r>
            <w:r w:rsidR="0071559B">
              <w:rPr>
                <w:webHidden/>
              </w:rPr>
              <w:fldChar w:fldCharType="begin"/>
            </w:r>
            <w:r w:rsidR="0071559B">
              <w:rPr>
                <w:webHidden/>
              </w:rPr>
              <w:instrText xml:space="preserve"> PAGEREF _Toc24955265 \h </w:instrText>
            </w:r>
            <w:r w:rsidR="0071559B">
              <w:rPr>
                <w:webHidden/>
              </w:rPr>
            </w:r>
            <w:r w:rsidR="0071559B">
              <w:rPr>
                <w:webHidden/>
              </w:rPr>
              <w:fldChar w:fldCharType="separate"/>
            </w:r>
            <w:r w:rsidR="0071559B">
              <w:rPr>
                <w:webHidden/>
              </w:rPr>
              <w:t>vii</w:t>
            </w:r>
            <w:r w:rsidR="0071559B">
              <w:rPr>
                <w:webHidden/>
              </w:rPr>
              <w:fldChar w:fldCharType="end"/>
            </w:r>
          </w:hyperlink>
        </w:p>
        <w:p w14:paraId="74E3C521" w14:textId="77777777" w:rsidR="0071559B" w:rsidRDefault="00664CE9">
          <w:pPr>
            <w:pStyle w:val="TOC1"/>
            <w:rPr>
              <w:rFonts w:asciiTheme="minorHAnsi" w:eastAsiaTheme="minorEastAsia" w:hAnsiTheme="minorHAnsi" w:cstheme="minorBidi"/>
              <w:sz w:val="22"/>
              <w:lang w:val="en-US"/>
            </w:rPr>
          </w:pPr>
          <w:hyperlink w:anchor="_Toc24955266" w:history="1">
            <w:r w:rsidR="0071559B" w:rsidRPr="0033210E">
              <w:rPr>
                <w:rStyle w:val="Hyperlink"/>
              </w:rPr>
              <w:t>DAFTAR TABEL</w:t>
            </w:r>
            <w:r w:rsidR="0071559B">
              <w:rPr>
                <w:webHidden/>
              </w:rPr>
              <w:tab/>
            </w:r>
            <w:r w:rsidR="0071559B">
              <w:rPr>
                <w:webHidden/>
              </w:rPr>
              <w:fldChar w:fldCharType="begin"/>
            </w:r>
            <w:r w:rsidR="0071559B">
              <w:rPr>
                <w:webHidden/>
              </w:rPr>
              <w:instrText xml:space="preserve"> PAGEREF _Toc24955266 \h </w:instrText>
            </w:r>
            <w:r w:rsidR="0071559B">
              <w:rPr>
                <w:webHidden/>
              </w:rPr>
            </w:r>
            <w:r w:rsidR="0071559B">
              <w:rPr>
                <w:webHidden/>
              </w:rPr>
              <w:fldChar w:fldCharType="separate"/>
            </w:r>
            <w:r w:rsidR="0071559B">
              <w:rPr>
                <w:webHidden/>
              </w:rPr>
              <w:t>x</w:t>
            </w:r>
            <w:r w:rsidR="0071559B">
              <w:rPr>
                <w:webHidden/>
              </w:rPr>
              <w:fldChar w:fldCharType="end"/>
            </w:r>
          </w:hyperlink>
        </w:p>
        <w:p w14:paraId="610E6A17" w14:textId="77777777" w:rsidR="0071559B" w:rsidRDefault="00664CE9">
          <w:pPr>
            <w:pStyle w:val="TOC1"/>
            <w:rPr>
              <w:rFonts w:asciiTheme="minorHAnsi" w:eastAsiaTheme="minorEastAsia" w:hAnsiTheme="minorHAnsi" w:cstheme="minorBidi"/>
              <w:sz w:val="22"/>
              <w:lang w:val="en-US"/>
            </w:rPr>
          </w:pPr>
          <w:hyperlink w:anchor="_Toc24955267" w:history="1">
            <w:r w:rsidR="0071559B" w:rsidRPr="0033210E">
              <w:rPr>
                <w:rStyle w:val="Hyperlink"/>
              </w:rPr>
              <w:t>DAFTAR GAMBAR</w:t>
            </w:r>
            <w:r w:rsidR="0071559B">
              <w:rPr>
                <w:webHidden/>
              </w:rPr>
              <w:tab/>
            </w:r>
            <w:r w:rsidR="0071559B">
              <w:rPr>
                <w:webHidden/>
              </w:rPr>
              <w:fldChar w:fldCharType="begin"/>
            </w:r>
            <w:r w:rsidR="0071559B">
              <w:rPr>
                <w:webHidden/>
              </w:rPr>
              <w:instrText xml:space="preserve"> PAGEREF _Toc24955267 \h </w:instrText>
            </w:r>
            <w:r w:rsidR="0071559B">
              <w:rPr>
                <w:webHidden/>
              </w:rPr>
            </w:r>
            <w:r w:rsidR="0071559B">
              <w:rPr>
                <w:webHidden/>
              </w:rPr>
              <w:fldChar w:fldCharType="separate"/>
            </w:r>
            <w:r w:rsidR="0071559B">
              <w:rPr>
                <w:webHidden/>
              </w:rPr>
              <w:t>xi</w:t>
            </w:r>
            <w:r w:rsidR="0071559B">
              <w:rPr>
                <w:webHidden/>
              </w:rPr>
              <w:fldChar w:fldCharType="end"/>
            </w:r>
          </w:hyperlink>
        </w:p>
        <w:p w14:paraId="0108CBCD" w14:textId="77777777" w:rsidR="0071559B" w:rsidRDefault="00664CE9">
          <w:pPr>
            <w:pStyle w:val="TOC1"/>
            <w:rPr>
              <w:rFonts w:asciiTheme="minorHAnsi" w:eastAsiaTheme="minorEastAsia" w:hAnsiTheme="minorHAnsi" w:cstheme="minorBidi"/>
              <w:sz w:val="22"/>
              <w:lang w:val="en-US"/>
            </w:rPr>
          </w:pPr>
          <w:hyperlink w:anchor="_Toc24955268" w:history="1">
            <w:r w:rsidR="0071559B" w:rsidRPr="0033210E">
              <w:rPr>
                <w:rStyle w:val="Hyperlink"/>
              </w:rPr>
              <w:t>DAFTAR LAMPIRAN</w:t>
            </w:r>
            <w:r w:rsidR="0071559B">
              <w:rPr>
                <w:webHidden/>
              </w:rPr>
              <w:tab/>
            </w:r>
            <w:r w:rsidR="0071559B">
              <w:rPr>
                <w:webHidden/>
              </w:rPr>
              <w:fldChar w:fldCharType="begin"/>
            </w:r>
            <w:r w:rsidR="0071559B">
              <w:rPr>
                <w:webHidden/>
              </w:rPr>
              <w:instrText xml:space="preserve"> PAGEREF _Toc24955268 \h </w:instrText>
            </w:r>
            <w:r w:rsidR="0071559B">
              <w:rPr>
                <w:webHidden/>
              </w:rPr>
            </w:r>
            <w:r w:rsidR="0071559B">
              <w:rPr>
                <w:webHidden/>
              </w:rPr>
              <w:fldChar w:fldCharType="separate"/>
            </w:r>
            <w:r w:rsidR="0071559B">
              <w:rPr>
                <w:webHidden/>
              </w:rPr>
              <w:t>xii</w:t>
            </w:r>
            <w:r w:rsidR="0071559B">
              <w:rPr>
                <w:webHidden/>
              </w:rPr>
              <w:fldChar w:fldCharType="end"/>
            </w:r>
          </w:hyperlink>
        </w:p>
        <w:p w14:paraId="497F29F9" w14:textId="77777777" w:rsidR="0071559B" w:rsidRDefault="00664CE9">
          <w:pPr>
            <w:pStyle w:val="TOC1"/>
            <w:rPr>
              <w:rFonts w:asciiTheme="minorHAnsi" w:eastAsiaTheme="minorEastAsia" w:hAnsiTheme="minorHAnsi" w:cstheme="minorBidi"/>
              <w:sz w:val="22"/>
              <w:lang w:val="en-US"/>
            </w:rPr>
          </w:pPr>
          <w:hyperlink w:anchor="_Toc24955269" w:history="1">
            <w:r w:rsidR="0071559B" w:rsidRPr="0033210E">
              <w:rPr>
                <w:rStyle w:val="Hyperlink"/>
              </w:rPr>
              <w:t>BAB 1</w:t>
            </w:r>
            <w:r w:rsidR="0071559B" w:rsidRPr="0033210E">
              <w:rPr>
                <w:rStyle w:val="Hyperlink"/>
                <w:lang w:val="en-US"/>
              </w:rPr>
              <w:t xml:space="preserve"> PENDAHULUAN</w:t>
            </w:r>
            <w:r w:rsidR="0071559B">
              <w:rPr>
                <w:webHidden/>
              </w:rPr>
              <w:tab/>
            </w:r>
            <w:r w:rsidR="0071559B">
              <w:rPr>
                <w:webHidden/>
              </w:rPr>
              <w:fldChar w:fldCharType="begin"/>
            </w:r>
            <w:r w:rsidR="0071559B">
              <w:rPr>
                <w:webHidden/>
              </w:rPr>
              <w:instrText xml:space="preserve"> PAGEREF _Toc24955269 \h </w:instrText>
            </w:r>
            <w:r w:rsidR="0071559B">
              <w:rPr>
                <w:webHidden/>
              </w:rPr>
            </w:r>
            <w:r w:rsidR="0071559B">
              <w:rPr>
                <w:webHidden/>
              </w:rPr>
              <w:fldChar w:fldCharType="separate"/>
            </w:r>
            <w:r w:rsidR="0071559B">
              <w:rPr>
                <w:webHidden/>
              </w:rPr>
              <w:t>1</w:t>
            </w:r>
            <w:r w:rsidR="0071559B">
              <w:rPr>
                <w:webHidden/>
              </w:rPr>
              <w:fldChar w:fldCharType="end"/>
            </w:r>
          </w:hyperlink>
        </w:p>
        <w:p w14:paraId="2E7A1FA2" w14:textId="77777777" w:rsidR="0071559B" w:rsidRDefault="00664CE9">
          <w:pPr>
            <w:pStyle w:val="TOC2"/>
            <w:rPr>
              <w:rFonts w:asciiTheme="minorHAnsi" w:eastAsiaTheme="minorEastAsia" w:hAnsiTheme="minorHAnsi" w:cstheme="minorBidi"/>
              <w:noProof/>
              <w:sz w:val="22"/>
              <w:lang w:val="en-US"/>
            </w:rPr>
          </w:pPr>
          <w:hyperlink w:anchor="_Toc24955270" w:history="1">
            <w:r w:rsidR="0071559B" w:rsidRPr="0033210E">
              <w:rPr>
                <w:rStyle w:val="Hyperlink"/>
                <w:noProof/>
              </w:rPr>
              <w:t>1.1 Lat</w:t>
            </w:r>
            <w:r w:rsidR="0071559B" w:rsidRPr="0033210E">
              <w:rPr>
                <w:rStyle w:val="Hyperlink"/>
                <w:noProof/>
              </w:rPr>
              <w:t>a</w:t>
            </w:r>
            <w:r w:rsidR="0071559B" w:rsidRPr="0033210E">
              <w:rPr>
                <w:rStyle w:val="Hyperlink"/>
                <w:noProof/>
              </w:rPr>
              <w:t xml:space="preserve">r </w:t>
            </w:r>
            <w:r w:rsidR="0071559B" w:rsidRPr="0033210E">
              <w:rPr>
                <w:rStyle w:val="Hyperlink"/>
                <w:noProof/>
                <w:lang w:val="en-US"/>
              </w:rPr>
              <w:t>B</w:t>
            </w:r>
            <w:r w:rsidR="0071559B" w:rsidRPr="0033210E">
              <w:rPr>
                <w:rStyle w:val="Hyperlink"/>
                <w:noProof/>
              </w:rPr>
              <w:t>elakang</w:t>
            </w:r>
            <w:r w:rsidR="0071559B">
              <w:rPr>
                <w:noProof/>
                <w:webHidden/>
              </w:rPr>
              <w:tab/>
            </w:r>
            <w:r w:rsidR="0071559B">
              <w:rPr>
                <w:noProof/>
                <w:webHidden/>
              </w:rPr>
              <w:fldChar w:fldCharType="begin"/>
            </w:r>
            <w:r w:rsidR="0071559B">
              <w:rPr>
                <w:noProof/>
                <w:webHidden/>
              </w:rPr>
              <w:instrText xml:space="preserve"> PAGEREF _Toc24955270 \h </w:instrText>
            </w:r>
            <w:r w:rsidR="0071559B">
              <w:rPr>
                <w:noProof/>
                <w:webHidden/>
              </w:rPr>
            </w:r>
            <w:r w:rsidR="0071559B">
              <w:rPr>
                <w:noProof/>
                <w:webHidden/>
              </w:rPr>
              <w:fldChar w:fldCharType="separate"/>
            </w:r>
            <w:r w:rsidR="0071559B">
              <w:rPr>
                <w:noProof/>
                <w:webHidden/>
              </w:rPr>
              <w:t>1</w:t>
            </w:r>
            <w:r w:rsidR="0071559B">
              <w:rPr>
                <w:noProof/>
                <w:webHidden/>
              </w:rPr>
              <w:fldChar w:fldCharType="end"/>
            </w:r>
          </w:hyperlink>
        </w:p>
        <w:p w14:paraId="1E1C578E" w14:textId="77777777" w:rsidR="0071559B" w:rsidRDefault="00664CE9">
          <w:pPr>
            <w:pStyle w:val="TOC2"/>
            <w:rPr>
              <w:rFonts w:asciiTheme="minorHAnsi" w:eastAsiaTheme="minorEastAsia" w:hAnsiTheme="minorHAnsi" w:cstheme="minorBidi"/>
              <w:noProof/>
              <w:sz w:val="22"/>
              <w:lang w:val="en-US"/>
            </w:rPr>
          </w:pPr>
          <w:hyperlink w:anchor="_Toc24955271" w:history="1">
            <w:r w:rsidR="0071559B" w:rsidRPr="0033210E">
              <w:rPr>
                <w:rStyle w:val="Hyperlink"/>
                <w:noProof/>
              </w:rPr>
              <w:t xml:space="preserve">1.2 Rumusan </w:t>
            </w:r>
            <w:r w:rsidR="0071559B" w:rsidRPr="0033210E">
              <w:rPr>
                <w:rStyle w:val="Hyperlink"/>
                <w:noProof/>
                <w:lang w:val="en-US"/>
              </w:rPr>
              <w:t>M</w:t>
            </w:r>
            <w:r w:rsidR="0071559B" w:rsidRPr="0033210E">
              <w:rPr>
                <w:rStyle w:val="Hyperlink"/>
                <w:noProof/>
              </w:rPr>
              <w:t>asalah</w:t>
            </w:r>
            <w:r w:rsidR="0071559B">
              <w:rPr>
                <w:noProof/>
                <w:webHidden/>
              </w:rPr>
              <w:tab/>
            </w:r>
            <w:r w:rsidR="0071559B">
              <w:rPr>
                <w:noProof/>
                <w:webHidden/>
              </w:rPr>
              <w:fldChar w:fldCharType="begin"/>
            </w:r>
            <w:r w:rsidR="0071559B">
              <w:rPr>
                <w:noProof/>
                <w:webHidden/>
              </w:rPr>
              <w:instrText xml:space="preserve"> PAGEREF _Toc24955271 \h </w:instrText>
            </w:r>
            <w:r w:rsidR="0071559B">
              <w:rPr>
                <w:noProof/>
                <w:webHidden/>
              </w:rPr>
            </w:r>
            <w:r w:rsidR="0071559B">
              <w:rPr>
                <w:noProof/>
                <w:webHidden/>
              </w:rPr>
              <w:fldChar w:fldCharType="separate"/>
            </w:r>
            <w:r w:rsidR="0071559B">
              <w:rPr>
                <w:noProof/>
                <w:webHidden/>
              </w:rPr>
              <w:t>2</w:t>
            </w:r>
            <w:r w:rsidR="0071559B">
              <w:rPr>
                <w:noProof/>
                <w:webHidden/>
              </w:rPr>
              <w:fldChar w:fldCharType="end"/>
            </w:r>
          </w:hyperlink>
        </w:p>
        <w:p w14:paraId="4057A3EC" w14:textId="77777777" w:rsidR="0071559B" w:rsidRDefault="00664CE9">
          <w:pPr>
            <w:pStyle w:val="TOC2"/>
            <w:rPr>
              <w:rFonts w:asciiTheme="minorHAnsi" w:eastAsiaTheme="minorEastAsia" w:hAnsiTheme="minorHAnsi" w:cstheme="minorBidi"/>
              <w:noProof/>
              <w:sz w:val="22"/>
              <w:lang w:val="en-US"/>
            </w:rPr>
          </w:pPr>
          <w:hyperlink w:anchor="_Toc24955272" w:history="1">
            <w:r w:rsidR="0071559B" w:rsidRPr="0033210E">
              <w:rPr>
                <w:rStyle w:val="Hyperlink"/>
                <w:noProof/>
              </w:rPr>
              <w:t>1.3 Tujuan</w:t>
            </w:r>
            <w:r w:rsidR="0071559B">
              <w:rPr>
                <w:noProof/>
                <w:webHidden/>
              </w:rPr>
              <w:tab/>
            </w:r>
            <w:r w:rsidR="0071559B">
              <w:rPr>
                <w:noProof/>
                <w:webHidden/>
              </w:rPr>
              <w:fldChar w:fldCharType="begin"/>
            </w:r>
            <w:r w:rsidR="0071559B">
              <w:rPr>
                <w:noProof/>
                <w:webHidden/>
              </w:rPr>
              <w:instrText xml:space="preserve"> PAGEREF _Toc24955272 \h </w:instrText>
            </w:r>
            <w:r w:rsidR="0071559B">
              <w:rPr>
                <w:noProof/>
                <w:webHidden/>
              </w:rPr>
            </w:r>
            <w:r w:rsidR="0071559B">
              <w:rPr>
                <w:noProof/>
                <w:webHidden/>
              </w:rPr>
              <w:fldChar w:fldCharType="separate"/>
            </w:r>
            <w:r w:rsidR="0071559B">
              <w:rPr>
                <w:noProof/>
                <w:webHidden/>
              </w:rPr>
              <w:t>2</w:t>
            </w:r>
            <w:r w:rsidR="0071559B">
              <w:rPr>
                <w:noProof/>
                <w:webHidden/>
              </w:rPr>
              <w:fldChar w:fldCharType="end"/>
            </w:r>
          </w:hyperlink>
        </w:p>
        <w:p w14:paraId="7D387D8E" w14:textId="77777777" w:rsidR="0071559B" w:rsidRDefault="00664CE9">
          <w:pPr>
            <w:pStyle w:val="TOC2"/>
            <w:rPr>
              <w:rFonts w:asciiTheme="minorHAnsi" w:eastAsiaTheme="minorEastAsia" w:hAnsiTheme="minorHAnsi" w:cstheme="minorBidi"/>
              <w:noProof/>
              <w:sz w:val="22"/>
              <w:lang w:val="en-US"/>
            </w:rPr>
          </w:pPr>
          <w:hyperlink w:anchor="_Toc24955273" w:history="1">
            <w:r w:rsidR="0071559B" w:rsidRPr="0033210E">
              <w:rPr>
                <w:rStyle w:val="Hyperlink"/>
                <w:noProof/>
              </w:rPr>
              <w:t>1.4 Manfaat</w:t>
            </w:r>
            <w:r w:rsidR="0071559B">
              <w:rPr>
                <w:noProof/>
                <w:webHidden/>
              </w:rPr>
              <w:tab/>
            </w:r>
            <w:r w:rsidR="0071559B">
              <w:rPr>
                <w:noProof/>
                <w:webHidden/>
              </w:rPr>
              <w:fldChar w:fldCharType="begin"/>
            </w:r>
            <w:r w:rsidR="0071559B">
              <w:rPr>
                <w:noProof/>
                <w:webHidden/>
              </w:rPr>
              <w:instrText xml:space="preserve"> PAGEREF _Toc24955273 \h </w:instrText>
            </w:r>
            <w:r w:rsidR="0071559B">
              <w:rPr>
                <w:noProof/>
                <w:webHidden/>
              </w:rPr>
            </w:r>
            <w:r w:rsidR="0071559B">
              <w:rPr>
                <w:noProof/>
                <w:webHidden/>
              </w:rPr>
              <w:fldChar w:fldCharType="separate"/>
            </w:r>
            <w:r w:rsidR="0071559B">
              <w:rPr>
                <w:noProof/>
                <w:webHidden/>
              </w:rPr>
              <w:t>2</w:t>
            </w:r>
            <w:r w:rsidR="0071559B">
              <w:rPr>
                <w:noProof/>
                <w:webHidden/>
              </w:rPr>
              <w:fldChar w:fldCharType="end"/>
            </w:r>
          </w:hyperlink>
        </w:p>
        <w:p w14:paraId="7B35B535" w14:textId="77777777" w:rsidR="0071559B" w:rsidRDefault="00664CE9">
          <w:pPr>
            <w:pStyle w:val="TOC2"/>
            <w:rPr>
              <w:rFonts w:asciiTheme="minorHAnsi" w:eastAsiaTheme="minorEastAsia" w:hAnsiTheme="minorHAnsi" w:cstheme="minorBidi"/>
              <w:noProof/>
              <w:sz w:val="22"/>
              <w:lang w:val="en-US"/>
            </w:rPr>
          </w:pPr>
          <w:hyperlink w:anchor="_Toc24955274" w:history="1">
            <w:r w:rsidR="0071559B" w:rsidRPr="0033210E">
              <w:rPr>
                <w:rStyle w:val="Hyperlink"/>
                <w:noProof/>
              </w:rPr>
              <w:t xml:space="preserve">1.5 Batasan </w:t>
            </w:r>
            <w:r w:rsidR="0071559B" w:rsidRPr="0033210E">
              <w:rPr>
                <w:rStyle w:val="Hyperlink"/>
                <w:noProof/>
                <w:lang w:val="en-US"/>
              </w:rPr>
              <w:t>M</w:t>
            </w:r>
            <w:r w:rsidR="0071559B" w:rsidRPr="0033210E">
              <w:rPr>
                <w:rStyle w:val="Hyperlink"/>
                <w:noProof/>
              </w:rPr>
              <w:t>asalah</w:t>
            </w:r>
            <w:r w:rsidR="0071559B">
              <w:rPr>
                <w:noProof/>
                <w:webHidden/>
              </w:rPr>
              <w:tab/>
            </w:r>
            <w:r w:rsidR="0071559B">
              <w:rPr>
                <w:noProof/>
                <w:webHidden/>
              </w:rPr>
              <w:fldChar w:fldCharType="begin"/>
            </w:r>
            <w:r w:rsidR="0071559B">
              <w:rPr>
                <w:noProof/>
                <w:webHidden/>
              </w:rPr>
              <w:instrText xml:space="preserve"> PAGEREF _Toc24955274 \h </w:instrText>
            </w:r>
            <w:r w:rsidR="0071559B">
              <w:rPr>
                <w:noProof/>
                <w:webHidden/>
              </w:rPr>
            </w:r>
            <w:r w:rsidR="0071559B">
              <w:rPr>
                <w:noProof/>
                <w:webHidden/>
              </w:rPr>
              <w:fldChar w:fldCharType="separate"/>
            </w:r>
            <w:r w:rsidR="0071559B">
              <w:rPr>
                <w:noProof/>
                <w:webHidden/>
              </w:rPr>
              <w:t>2</w:t>
            </w:r>
            <w:r w:rsidR="0071559B">
              <w:rPr>
                <w:noProof/>
                <w:webHidden/>
              </w:rPr>
              <w:fldChar w:fldCharType="end"/>
            </w:r>
          </w:hyperlink>
        </w:p>
        <w:p w14:paraId="56759F93" w14:textId="77777777" w:rsidR="0071559B" w:rsidRDefault="00664CE9">
          <w:pPr>
            <w:pStyle w:val="TOC2"/>
            <w:rPr>
              <w:rFonts w:asciiTheme="minorHAnsi" w:eastAsiaTheme="minorEastAsia" w:hAnsiTheme="minorHAnsi" w:cstheme="minorBidi"/>
              <w:noProof/>
              <w:sz w:val="22"/>
              <w:lang w:val="en-US"/>
            </w:rPr>
          </w:pPr>
          <w:hyperlink w:anchor="_Toc24955275" w:history="1">
            <w:r w:rsidR="0071559B" w:rsidRPr="0033210E">
              <w:rPr>
                <w:rStyle w:val="Hyperlink"/>
                <w:noProof/>
                <w:lang w:val="en-US"/>
              </w:rPr>
              <w:t>1.6 Sistematika Pembahasan</w:t>
            </w:r>
            <w:r w:rsidR="0071559B">
              <w:rPr>
                <w:noProof/>
                <w:webHidden/>
              </w:rPr>
              <w:tab/>
            </w:r>
            <w:r w:rsidR="0071559B">
              <w:rPr>
                <w:noProof/>
                <w:webHidden/>
              </w:rPr>
              <w:fldChar w:fldCharType="begin"/>
            </w:r>
            <w:r w:rsidR="0071559B">
              <w:rPr>
                <w:noProof/>
                <w:webHidden/>
              </w:rPr>
              <w:instrText xml:space="preserve"> PAGEREF _Toc24955275 \h </w:instrText>
            </w:r>
            <w:r w:rsidR="0071559B">
              <w:rPr>
                <w:noProof/>
                <w:webHidden/>
              </w:rPr>
            </w:r>
            <w:r w:rsidR="0071559B">
              <w:rPr>
                <w:noProof/>
                <w:webHidden/>
              </w:rPr>
              <w:fldChar w:fldCharType="separate"/>
            </w:r>
            <w:r w:rsidR="0071559B">
              <w:rPr>
                <w:noProof/>
                <w:webHidden/>
              </w:rPr>
              <w:t>3</w:t>
            </w:r>
            <w:r w:rsidR="0071559B">
              <w:rPr>
                <w:noProof/>
                <w:webHidden/>
              </w:rPr>
              <w:fldChar w:fldCharType="end"/>
            </w:r>
          </w:hyperlink>
        </w:p>
        <w:p w14:paraId="7977A4D6" w14:textId="77777777" w:rsidR="0071559B" w:rsidRDefault="00664CE9">
          <w:pPr>
            <w:pStyle w:val="TOC1"/>
            <w:rPr>
              <w:rFonts w:asciiTheme="minorHAnsi" w:eastAsiaTheme="minorEastAsia" w:hAnsiTheme="minorHAnsi" w:cstheme="minorBidi"/>
              <w:sz w:val="22"/>
              <w:lang w:val="en-US"/>
            </w:rPr>
          </w:pPr>
          <w:hyperlink w:anchor="_Toc24955276" w:history="1">
            <w:r w:rsidR="0071559B" w:rsidRPr="0033210E">
              <w:rPr>
                <w:rStyle w:val="Hyperlink"/>
                <w:lang w:val="en-US"/>
              </w:rPr>
              <w:t>BAB 2 LANDASAN KEPUSTAKAAN</w:t>
            </w:r>
            <w:r w:rsidR="0071559B">
              <w:rPr>
                <w:webHidden/>
              </w:rPr>
              <w:tab/>
            </w:r>
            <w:r w:rsidR="0071559B">
              <w:rPr>
                <w:webHidden/>
              </w:rPr>
              <w:fldChar w:fldCharType="begin"/>
            </w:r>
            <w:r w:rsidR="0071559B">
              <w:rPr>
                <w:webHidden/>
              </w:rPr>
              <w:instrText xml:space="preserve"> PAGEREF _Toc24955276 \h </w:instrText>
            </w:r>
            <w:r w:rsidR="0071559B">
              <w:rPr>
                <w:webHidden/>
              </w:rPr>
            </w:r>
            <w:r w:rsidR="0071559B">
              <w:rPr>
                <w:webHidden/>
              </w:rPr>
              <w:fldChar w:fldCharType="separate"/>
            </w:r>
            <w:r w:rsidR="0071559B">
              <w:rPr>
                <w:webHidden/>
              </w:rPr>
              <w:t>4</w:t>
            </w:r>
            <w:r w:rsidR="0071559B">
              <w:rPr>
                <w:webHidden/>
              </w:rPr>
              <w:fldChar w:fldCharType="end"/>
            </w:r>
          </w:hyperlink>
        </w:p>
        <w:p w14:paraId="7DFBAF28" w14:textId="77777777" w:rsidR="0071559B" w:rsidRDefault="00664CE9">
          <w:pPr>
            <w:pStyle w:val="TOC2"/>
            <w:rPr>
              <w:rFonts w:asciiTheme="minorHAnsi" w:eastAsiaTheme="minorEastAsia" w:hAnsiTheme="minorHAnsi" w:cstheme="minorBidi"/>
              <w:noProof/>
              <w:sz w:val="22"/>
              <w:lang w:val="en-US"/>
            </w:rPr>
          </w:pPr>
          <w:hyperlink w:anchor="_Toc24955277" w:history="1">
            <w:r w:rsidR="0071559B" w:rsidRPr="0033210E">
              <w:rPr>
                <w:rStyle w:val="Hyperlink"/>
                <w:noProof/>
                <w:lang w:val="en-US"/>
              </w:rPr>
              <w:t>2.1</w:t>
            </w:r>
            <w:r w:rsidR="0071559B" w:rsidRPr="0033210E">
              <w:rPr>
                <w:rStyle w:val="Hyperlink"/>
                <w:noProof/>
              </w:rPr>
              <w:t xml:space="preserve"> Kajian Pustaka</w:t>
            </w:r>
            <w:r w:rsidR="0071559B">
              <w:rPr>
                <w:noProof/>
                <w:webHidden/>
              </w:rPr>
              <w:tab/>
            </w:r>
            <w:r w:rsidR="0071559B">
              <w:rPr>
                <w:noProof/>
                <w:webHidden/>
              </w:rPr>
              <w:fldChar w:fldCharType="begin"/>
            </w:r>
            <w:r w:rsidR="0071559B">
              <w:rPr>
                <w:noProof/>
                <w:webHidden/>
              </w:rPr>
              <w:instrText xml:space="preserve"> PAGEREF _Toc24955277 \h </w:instrText>
            </w:r>
            <w:r w:rsidR="0071559B">
              <w:rPr>
                <w:noProof/>
                <w:webHidden/>
              </w:rPr>
            </w:r>
            <w:r w:rsidR="0071559B">
              <w:rPr>
                <w:noProof/>
                <w:webHidden/>
              </w:rPr>
              <w:fldChar w:fldCharType="separate"/>
            </w:r>
            <w:r w:rsidR="0071559B">
              <w:rPr>
                <w:noProof/>
                <w:webHidden/>
              </w:rPr>
              <w:t>4</w:t>
            </w:r>
            <w:r w:rsidR="0071559B">
              <w:rPr>
                <w:noProof/>
                <w:webHidden/>
              </w:rPr>
              <w:fldChar w:fldCharType="end"/>
            </w:r>
          </w:hyperlink>
        </w:p>
        <w:p w14:paraId="3B7B96D4" w14:textId="77777777" w:rsidR="0071559B" w:rsidRDefault="00664CE9">
          <w:pPr>
            <w:pStyle w:val="TOC2"/>
            <w:rPr>
              <w:rFonts w:asciiTheme="minorHAnsi" w:eastAsiaTheme="minorEastAsia" w:hAnsiTheme="minorHAnsi" w:cstheme="minorBidi"/>
              <w:noProof/>
              <w:sz w:val="22"/>
              <w:lang w:val="en-US"/>
            </w:rPr>
          </w:pPr>
          <w:hyperlink w:anchor="_Toc24955278" w:history="1">
            <w:r w:rsidR="0071559B" w:rsidRPr="0033210E">
              <w:rPr>
                <w:rStyle w:val="Hyperlink"/>
                <w:noProof/>
                <w:lang w:val="en-US"/>
              </w:rPr>
              <w:t>2.2</w:t>
            </w:r>
            <w:r w:rsidR="0071559B" w:rsidRPr="0033210E">
              <w:rPr>
                <w:rStyle w:val="Hyperlink"/>
                <w:noProof/>
              </w:rPr>
              <w:t xml:space="preserve"> Dasar Teori</w:t>
            </w:r>
            <w:r w:rsidR="0071559B">
              <w:rPr>
                <w:noProof/>
                <w:webHidden/>
              </w:rPr>
              <w:tab/>
            </w:r>
            <w:r w:rsidR="0071559B">
              <w:rPr>
                <w:noProof/>
                <w:webHidden/>
              </w:rPr>
              <w:fldChar w:fldCharType="begin"/>
            </w:r>
            <w:r w:rsidR="0071559B">
              <w:rPr>
                <w:noProof/>
                <w:webHidden/>
              </w:rPr>
              <w:instrText xml:space="preserve"> PAGEREF _Toc24955278 \h </w:instrText>
            </w:r>
            <w:r w:rsidR="0071559B">
              <w:rPr>
                <w:noProof/>
                <w:webHidden/>
              </w:rPr>
            </w:r>
            <w:r w:rsidR="0071559B">
              <w:rPr>
                <w:noProof/>
                <w:webHidden/>
              </w:rPr>
              <w:fldChar w:fldCharType="separate"/>
            </w:r>
            <w:r w:rsidR="0071559B">
              <w:rPr>
                <w:noProof/>
                <w:webHidden/>
              </w:rPr>
              <w:t>4</w:t>
            </w:r>
            <w:r w:rsidR="0071559B">
              <w:rPr>
                <w:noProof/>
                <w:webHidden/>
              </w:rPr>
              <w:fldChar w:fldCharType="end"/>
            </w:r>
          </w:hyperlink>
        </w:p>
        <w:p w14:paraId="0F562241" w14:textId="77777777" w:rsidR="0071559B" w:rsidRDefault="00664CE9">
          <w:pPr>
            <w:pStyle w:val="TOC3"/>
            <w:rPr>
              <w:rFonts w:asciiTheme="minorHAnsi" w:eastAsiaTheme="minorEastAsia" w:hAnsiTheme="minorHAnsi" w:cstheme="minorBidi"/>
              <w:noProof/>
              <w:sz w:val="22"/>
              <w:lang w:val="en-US"/>
            </w:rPr>
          </w:pPr>
          <w:hyperlink w:anchor="_Toc24955279" w:history="1">
            <w:r w:rsidR="0071559B" w:rsidRPr="0033210E">
              <w:rPr>
                <w:rStyle w:val="Hyperlink"/>
                <w:noProof/>
                <w:lang w:val="en-US"/>
              </w:rPr>
              <w:t>2.2.1</w:t>
            </w:r>
            <w:r w:rsidR="0071559B" w:rsidRPr="0033210E">
              <w:rPr>
                <w:rStyle w:val="Hyperlink"/>
                <w:noProof/>
              </w:rPr>
              <w:t xml:space="preserve"> Fingerprinting</w:t>
            </w:r>
            <w:r w:rsidR="0071559B">
              <w:rPr>
                <w:noProof/>
                <w:webHidden/>
              </w:rPr>
              <w:tab/>
            </w:r>
            <w:r w:rsidR="0071559B">
              <w:rPr>
                <w:noProof/>
                <w:webHidden/>
              </w:rPr>
              <w:fldChar w:fldCharType="begin"/>
            </w:r>
            <w:r w:rsidR="0071559B">
              <w:rPr>
                <w:noProof/>
                <w:webHidden/>
              </w:rPr>
              <w:instrText xml:space="preserve"> PAGEREF _Toc24955279 \h </w:instrText>
            </w:r>
            <w:r w:rsidR="0071559B">
              <w:rPr>
                <w:noProof/>
                <w:webHidden/>
              </w:rPr>
            </w:r>
            <w:r w:rsidR="0071559B">
              <w:rPr>
                <w:noProof/>
                <w:webHidden/>
              </w:rPr>
              <w:fldChar w:fldCharType="separate"/>
            </w:r>
            <w:r w:rsidR="0071559B">
              <w:rPr>
                <w:noProof/>
                <w:webHidden/>
              </w:rPr>
              <w:t>5</w:t>
            </w:r>
            <w:r w:rsidR="0071559B">
              <w:rPr>
                <w:noProof/>
                <w:webHidden/>
              </w:rPr>
              <w:fldChar w:fldCharType="end"/>
            </w:r>
          </w:hyperlink>
        </w:p>
        <w:p w14:paraId="766CC5EA" w14:textId="77777777" w:rsidR="0071559B" w:rsidRDefault="00664CE9">
          <w:pPr>
            <w:pStyle w:val="TOC3"/>
            <w:rPr>
              <w:rFonts w:asciiTheme="minorHAnsi" w:eastAsiaTheme="minorEastAsia" w:hAnsiTheme="minorHAnsi" w:cstheme="minorBidi"/>
              <w:noProof/>
              <w:sz w:val="22"/>
              <w:lang w:val="en-US"/>
            </w:rPr>
          </w:pPr>
          <w:hyperlink w:anchor="_Toc24955280" w:history="1">
            <w:r w:rsidR="0071559B" w:rsidRPr="0033210E">
              <w:rPr>
                <w:rStyle w:val="Hyperlink"/>
                <w:noProof/>
              </w:rPr>
              <w:t>2.2.2</w:t>
            </w:r>
            <w:r w:rsidR="0071559B" w:rsidRPr="0033210E">
              <w:rPr>
                <w:rStyle w:val="Hyperlink"/>
                <w:i/>
                <w:noProof/>
              </w:rPr>
              <w:t xml:space="preserve"> Received Signal Strength</w:t>
            </w:r>
            <w:r w:rsidR="0071559B" w:rsidRPr="0033210E">
              <w:rPr>
                <w:rStyle w:val="Hyperlink"/>
                <w:noProof/>
              </w:rPr>
              <w:t xml:space="preserve"> (RSS)</w:t>
            </w:r>
            <w:r w:rsidR="0071559B">
              <w:rPr>
                <w:noProof/>
                <w:webHidden/>
              </w:rPr>
              <w:tab/>
            </w:r>
            <w:r w:rsidR="0071559B">
              <w:rPr>
                <w:noProof/>
                <w:webHidden/>
              </w:rPr>
              <w:fldChar w:fldCharType="begin"/>
            </w:r>
            <w:r w:rsidR="0071559B">
              <w:rPr>
                <w:noProof/>
                <w:webHidden/>
              </w:rPr>
              <w:instrText xml:space="preserve"> PAGEREF _Toc24955280 \h </w:instrText>
            </w:r>
            <w:r w:rsidR="0071559B">
              <w:rPr>
                <w:noProof/>
                <w:webHidden/>
              </w:rPr>
            </w:r>
            <w:r w:rsidR="0071559B">
              <w:rPr>
                <w:noProof/>
                <w:webHidden/>
              </w:rPr>
              <w:fldChar w:fldCharType="separate"/>
            </w:r>
            <w:r w:rsidR="0071559B">
              <w:rPr>
                <w:noProof/>
                <w:webHidden/>
              </w:rPr>
              <w:t>5</w:t>
            </w:r>
            <w:r w:rsidR="0071559B">
              <w:rPr>
                <w:noProof/>
                <w:webHidden/>
              </w:rPr>
              <w:fldChar w:fldCharType="end"/>
            </w:r>
          </w:hyperlink>
        </w:p>
        <w:p w14:paraId="45F1ABF3" w14:textId="77777777" w:rsidR="0071559B" w:rsidRDefault="00664CE9">
          <w:pPr>
            <w:pStyle w:val="TOC3"/>
            <w:rPr>
              <w:rFonts w:asciiTheme="minorHAnsi" w:eastAsiaTheme="minorEastAsia" w:hAnsiTheme="minorHAnsi" w:cstheme="minorBidi"/>
              <w:noProof/>
              <w:sz w:val="22"/>
              <w:lang w:val="en-US"/>
            </w:rPr>
          </w:pPr>
          <w:hyperlink w:anchor="_Toc24955281" w:history="1">
            <w:r w:rsidR="0071559B" w:rsidRPr="0033210E">
              <w:rPr>
                <w:rStyle w:val="Hyperlink"/>
                <w:noProof/>
              </w:rPr>
              <w:t>2.2.3</w:t>
            </w:r>
            <w:r w:rsidR="0071559B" w:rsidRPr="0033210E">
              <w:rPr>
                <w:rStyle w:val="Hyperlink"/>
                <w:i/>
                <w:noProof/>
              </w:rPr>
              <w:t xml:space="preserve"> Bluetooth Low Energy</w:t>
            </w:r>
            <w:r w:rsidR="0071559B" w:rsidRPr="0033210E">
              <w:rPr>
                <w:rStyle w:val="Hyperlink"/>
                <w:noProof/>
              </w:rPr>
              <w:t xml:space="preserve"> (BLE)</w:t>
            </w:r>
            <w:r w:rsidR="0071559B">
              <w:rPr>
                <w:noProof/>
                <w:webHidden/>
              </w:rPr>
              <w:tab/>
            </w:r>
            <w:r w:rsidR="0071559B">
              <w:rPr>
                <w:noProof/>
                <w:webHidden/>
              </w:rPr>
              <w:fldChar w:fldCharType="begin"/>
            </w:r>
            <w:r w:rsidR="0071559B">
              <w:rPr>
                <w:noProof/>
                <w:webHidden/>
              </w:rPr>
              <w:instrText xml:space="preserve"> PAGEREF _Toc24955281 \h </w:instrText>
            </w:r>
            <w:r w:rsidR="0071559B">
              <w:rPr>
                <w:noProof/>
                <w:webHidden/>
              </w:rPr>
            </w:r>
            <w:r w:rsidR="0071559B">
              <w:rPr>
                <w:noProof/>
                <w:webHidden/>
              </w:rPr>
              <w:fldChar w:fldCharType="separate"/>
            </w:r>
            <w:r w:rsidR="0071559B">
              <w:rPr>
                <w:noProof/>
                <w:webHidden/>
              </w:rPr>
              <w:t>5</w:t>
            </w:r>
            <w:r w:rsidR="0071559B">
              <w:rPr>
                <w:noProof/>
                <w:webHidden/>
              </w:rPr>
              <w:fldChar w:fldCharType="end"/>
            </w:r>
          </w:hyperlink>
        </w:p>
        <w:p w14:paraId="635E728D" w14:textId="77777777" w:rsidR="0071559B" w:rsidRDefault="00664CE9">
          <w:pPr>
            <w:pStyle w:val="TOC3"/>
            <w:rPr>
              <w:rFonts w:asciiTheme="minorHAnsi" w:eastAsiaTheme="minorEastAsia" w:hAnsiTheme="minorHAnsi" w:cstheme="minorBidi"/>
              <w:noProof/>
              <w:sz w:val="22"/>
              <w:lang w:val="en-US"/>
            </w:rPr>
          </w:pPr>
          <w:hyperlink w:anchor="_Toc24955282" w:history="1">
            <w:r w:rsidR="0071559B" w:rsidRPr="0033210E">
              <w:rPr>
                <w:rStyle w:val="Hyperlink"/>
                <w:noProof/>
              </w:rPr>
              <w:t xml:space="preserve">2.2.4 Algoritma </w:t>
            </w:r>
            <w:r w:rsidR="0071559B" w:rsidRPr="0033210E">
              <w:rPr>
                <w:rStyle w:val="Hyperlink"/>
                <w:i/>
                <w:noProof/>
              </w:rPr>
              <w:t xml:space="preserve">k-nearest-neighbor </w:t>
            </w:r>
            <w:r w:rsidR="0071559B" w:rsidRPr="0033210E">
              <w:rPr>
                <w:rStyle w:val="Hyperlink"/>
                <w:noProof/>
              </w:rPr>
              <w:t>(KNN)</w:t>
            </w:r>
            <w:r w:rsidR="0071559B">
              <w:rPr>
                <w:noProof/>
                <w:webHidden/>
              </w:rPr>
              <w:tab/>
            </w:r>
            <w:r w:rsidR="0071559B">
              <w:rPr>
                <w:noProof/>
                <w:webHidden/>
              </w:rPr>
              <w:fldChar w:fldCharType="begin"/>
            </w:r>
            <w:r w:rsidR="0071559B">
              <w:rPr>
                <w:noProof/>
                <w:webHidden/>
              </w:rPr>
              <w:instrText xml:space="preserve"> PAGEREF _Toc24955282 \h </w:instrText>
            </w:r>
            <w:r w:rsidR="0071559B">
              <w:rPr>
                <w:noProof/>
                <w:webHidden/>
              </w:rPr>
            </w:r>
            <w:r w:rsidR="0071559B">
              <w:rPr>
                <w:noProof/>
                <w:webHidden/>
              </w:rPr>
              <w:fldChar w:fldCharType="separate"/>
            </w:r>
            <w:r w:rsidR="0071559B">
              <w:rPr>
                <w:noProof/>
                <w:webHidden/>
              </w:rPr>
              <w:t>5</w:t>
            </w:r>
            <w:r w:rsidR="0071559B">
              <w:rPr>
                <w:noProof/>
                <w:webHidden/>
              </w:rPr>
              <w:fldChar w:fldCharType="end"/>
            </w:r>
          </w:hyperlink>
        </w:p>
        <w:p w14:paraId="395D6CEE" w14:textId="77777777" w:rsidR="0071559B" w:rsidRDefault="00664CE9">
          <w:pPr>
            <w:pStyle w:val="TOC1"/>
            <w:rPr>
              <w:rFonts w:asciiTheme="minorHAnsi" w:eastAsiaTheme="minorEastAsia" w:hAnsiTheme="minorHAnsi" w:cstheme="minorBidi"/>
              <w:sz w:val="22"/>
              <w:lang w:val="en-US"/>
            </w:rPr>
          </w:pPr>
          <w:hyperlink w:anchor="_Toc24955283" w:history="1">
            <w:r w:rsidR="0071559B" w:rsidRPr="0033210E">
              <w:rPr>
                <w:rStyle w:val="Hyperlink"/>
                <w:lang w:val="en-US"/>
              </w:rPr>
              <w:t>BAB 3 METODOLOGI PENELITIAN</w:t>
            </w:r>
            <w:r w:rsidR="0071559B">
              <w:rPr>
                <w:webHidden/>
              </w:rPr>
              <w:tab/>
            </w:r>
            <w:r w:rsidR="0071559B">
              <w:rPr>
                <w:webHidden/>
              </w:rPr>
              <w:fldChar w:fldCharType="begin"/>
            </w:r>
            <w:r w:rsidR="0071559B">
              <w:rPr>
                <w:webHidden/>
              </w:rPr>
              <w:instrText xml:space="preserve"> PAGEREF _Toc24955283 \h </w:instrText>
            </w:r>
            <w:r w:rsidR="0071559B">
              <w:rPr>
                <w:webHidden/>
              </w:rPr>
            </w:r>
            <w:r w:rsidR="0071559B">
              <w:rPr>
                <w:webHidden/>
              </w:rPr>
              <w:fldChar w:fldCharType="separate"/>
            </w:r>
            <w:r w:rsidR="0071559B">
              <w:rPr>
                <w:webHidden/>
              </w:rPr>
              <w:t>7</w:t>
            </w:r>
            <w:r w:rsidR="0071559B">
              <w:rPr>
                <w:webHidden/>
              </w:rPr>
              <w:fldChar w:fldCharType="end"/>
            </w:r>
          </w:hyperlink>
        </w:p>
        <w:p w14:paraId="5028BAE8" w14:textId="77777777" w:rsidR="0071559B" w:rsidRDefault="00664CE9">
          <w:pPr>
            <w:pStyle w:val="TOC2"/>
            <w:rPr>
              <w:rFonts w:asciiTheme="minorHAnsi" w:eastAsiaTheme="minorEastAsia" w:hAnsiTheme="minorHAnsi" w:cstheme="minorBidi"/>
              <w:noProof/>
              <w:sz w:val="22"/>
              <w:lang w:val="en-US"/>
            </w:rPr>
          </w:pPr>
          <w:hyperlink w:anchor="_Toc24955284" w:history="1">
            <w:r w:rsidR="0071559B" w:rsidRPr="0033210E">
              <w:rPr>
                <w:rStyle w:val="Hyperlink"/>
                <w:noProof/>
              </w:rPr>
              <w:t>3.1 Identifikasi Masalah</w:t>
            </w:r>
            <w:r w:rsidR="0071559B">
              <w:rPr>
                <w:noProof/>
                <w:webHidden/>
              </w:rPr>
              <w:tab/>
            </w:r>
            <w:r w:rsidR="0071559B">
              <w:rPr>
                <w:noProof/>
                <w:webHidden/>
              </w:rPr>
              <w:fldChar w:fldCharType="begin"/>
            </w:r>
            <w:r w:rsidR="0071559B">
              <w:rPr>
                <w:noProof/>
                <w:webHidden/>
              </w:rPr>
              <w:instrText xml:space="preserve"> PAGEREF _Toc24955284 \h </w:instrText>
            </w:r>
            <w:r w:rsidR="0071559B">
              <w:rPr>
                <w:noProof/>
                <w:webHidden/>
              </w:rPr>
            </w:r>
            <w:r w:rsidR="0071559B">
              <w:rPr>
                <w:noProof/>
                <w:webHidden/>
              </w:rPr>
              <w:fldChar w:fldCharType="separate"/>
            </w:r>
            <w:r w:rsidR="0071559B">
              <w:rPr>
                <w:noProof/>
                <w:webHidden/>
              </w:rPr>
              <w:t>8</w:t>
            </w:r>
            <w:r w:rsidR="0071559B">
              <w:rPr>
                <w:noProof/>
                <w:webHidden/>
              </w:rPr>
              <w:fldChar w:fldCharType="end"/>
            </w:r>
          </w:hyperlink>
        </w:p>
        <w:p w14:paraId="459724F5" w14:textId="77777777" w:rsidR="0071559B" w:rsidRDefault="00664CE9">
          <w:pPr>
            <w:pStyle w:val="TOC2"/>
            <w:rPr>
              <w:rFonts w:asciiTheme="minorHAnsi" w:eastAsiaTheme="minorEastAsia" w:hAnsiTheme="minorHAnsi" w:cstheme="minorBidi"/>
              <w:noProof/>
              <w:sz w:val="22"/>
              <w:lang w:val="en-US"/>
            </w:rPr>
          </w:pPr>
          <w:hyperlink w:anchor="_Toc24955285" w:history="1">
            <w:r w:rsidR="0071559B" w:rsidRPr="0033210E">
              <w:rPr>
                <w:rStyle w:val="Hyperlink"/>
                <w:noProof/>
              </w:rPr>
              <w:t>3.2 Studi Literatur</w:t>
            </w:r>
            <w:r w:rsidR="0071559B">
              <w:rPr>
                <w:noProof/>
                <w:webHidden/>
              </w:rPr>
              <w:tab/>
            </w:r>
            <w:r w:rsidR="0071559B">
              <w:rPr>
                <w:noProof/>
                <w:webHidden/>
              </w:rPr>
              <w:fldChar w:fldCharType="begin"/>
            </w:r>
            <w:r w:rsidR="0071559B">
              <w:rPr>
                <w:noProof/>
                <w:webHidden/>
              </w:rPr>
              <w:instrText xml:space="preserve"> PAGEREF _Toc24955285 \h </w:instrText>
            </w:r>
            <w:r w:rsidR="0071559B">
              <w:rPr>
                <w:noProof/>
                <w:webHidden/>
              </w:rPr>
            </w:r>
            <w:r w:rsidR="0071559B">
              <w:rPr>
                <w:noProof/>
                <w:webHidden/>
              </w:rPr>
              <w:fldChar w:fldCharType="separate"/>
            </w:r>
            <w:r w:rsidR="0071559B">
              <w:rPr>
                <w:noProof/>
                <w:webHidden/>
              </w:rPr>
              <w:t>8</w:t>
            </w:r>
            <w:r w:rsidR="0071559B">
              <w:rPr>
                <w:noProof/>
                <w:webHidden/>
              </w:rPr>
              <w:fldChar w:fldCharType="end"/>
            </w:r>
          </w:hyperlink>
        </w:p>
        <w:p w14:paraId="52719A34" w14:textId="77777777" w:rsidR="0071559B" w:rsidRDefault="00664CE9">
          <w:pPr>
            <w:pStyle w:val="TOC2"/>
            <w:rPr>
              <w:rFonts w:asciiTheme="minorHAnsi" w:eastAsiaTheme="minorEastAsia" w:hAnsiTheme="minorHAnsi" w:cstheme="minorBidi"/>
              <w:noProof/>
              <w:sz w:val="22"/>
              <w:lang w:val="en-US"/>
            </w:rPr>
          </w:pPr>
          <w:hyperlink w:anchor="_Toc24955286" w:history="1">
            <w:r w:rsidR="0071559B" w:rsidRPr="0033210E">
              <w:rPr>
                <w:rStyle w:val="Hyperlink"/>
                <w:noProof/>
              </w:rPr>
              <w:t>3.3 Analisis Kebutuhan</w:t>
            </w:r>
            <w:r w:rsidR="0071559B">
              <w:rPr>
                <w:noProof/>
                <w:webHidden/>
              </w:rPr>
              <w:tab/>
            </w:r>
            <w:r w:rsidR="0071559B">
              <w:rPr>
                <w:noProof/>
                <w:webHidden/>
              </w:rPr>
              <w:fldChar w:fldCharType="begin"/>
            </w:r>
            <w:r w:rsidR="0071559B">
              <w:rPr>
                <w:noProof/>
                <w:webHidden/>
              </w:rPr>
              <w:instrText xml:space="preserve"> PAGEREF _Toc24955286 \h </w:instrText>
            </w:r>
            <w:r w:rsidR="0071559B">
              <w:rPr>
                <w:noProof/>
                <w:webHidden/>
              </w:rPr>
            </w:r>
            <w:r w:rsidR="0071559B">
              <w:rPr>
                <w:noProof/>
                <w:webHidden/>
              </w:rPr>
              <w:fldChar w:fldCharType="separate"/>
            </w:r>
            <w:r w:rsidR="0071559B">
              <w:rPr>
                <w:noProof/>
                <w:webHidden/>
              </w:rPr>
              <w:t>8</w:t>
            </w:r>
            <w:r w:rsidR="0071559B">
              <w:rPr>
                <w:noProof/>
                <w:webHidden/>
              </w:rPr>
              <w:fldChar w:fldCharType="end"/>
            </w:r>
          </w:hyperlink>
        </w:p>
        <w:p w14:paraId="6B359681" w14:textId="77777777" w:rsidR="0071559B" w:rsidRDefault="00664CE9">
          <w:pPr>
            <w:pStyle w:val="TOC3"/>
            <w:rPr>
              <w:rFonts w:asciiTheme="minorHAnsi" w:eastAsiaTheme="minorEastAsia" w:hAnsiTheme="minorHAnsi" w:cstheme="minorBidi"/>
              <w:noProof/>
              <w:sz w:val="22"/>
              <w:lang w:val="en-US"/>
            </w:rPr>
          </w:pPr>
          <w:hyperlink w:anchor="_Toc24955287" w:history="1">
            <w:r w:rsidR="0071559B" w:rsidRPr="0033210E">
              <w:rPr>
                <w:rStyle w:val="Hyperlink"/>
                <w:noProof/>
              </w:rPr>
              <w:t>3.3.1 Analisis Kebutuhan Perangkat Keras</w:t>
            </w:r>
            <w:r w:rsidR="0071559B">
              <w:rPr>
                <w:noProof/>
                <w:webHidden/>
              </w:rPr>
              <w:tab/>
            </w:r>
            <w:r w:rsidR="0071559B">
              <w:rPr>
                <w:noProof/>
                <w:webHidden/>
              </w:rPr>
              <w:fldChar w:fldCharType="begin"/>
            </w:r>
            <w:r w:rsidR="0071559B">
              <w:rPr>
                <w:noProof/>
                <w:webHidden/>
              </w:rPr>
              <w:instrText xml:space="preserve"> PAGEREF _Toc24955287 \h </w:instrText>
            </w:r>
            <w:r w:rsidR="0071559B">
              <w:rPr>
                <w:noProof/>
                <w:webHidden/>
              </w:rPr>
            </w:r>
            <w:r w:rsidR="0071559B">
              <w:rPr>
                <w:noProof/>
                <w:webHidden/>
              </w:rPr>
              <w:fldChar w:fldCharType="separate"/>
            </w:r>
            <w:r w:rsidR="0071559B">
              <w:rPr>
                <w:noProof/>
                <w:webHidden/>
              </w:rPr>
              <w:t>8</w:t>
            </w:r>
            <w:r w:rsidR="0071559B">
              <w:rPr>
                <w:noProof/>
                <w:webHidden/>
              </w:rPr>
              <w:fldChar w:fldCharType="end"/>
            </w:r>
          </w:hyperlink>
        </w:p>
        <w:p w14:paraId="01DBB5FF" w14:textId="77777777" w:rsidR="0071559B" w:rsidRDefault="00664CE9">
          <w:pPr>
            <w:pStyle w:val="TOC2"/>
            <w:rPr>
              <w:rFonts w:asciiTheme="minorHAnsi" w:eastAsiaTheme="minorEastAsia" w:hAnsiTheme="minorHAnsi" w:cstheme="minorBidi"/>
              <w:noProof/>
              <w:sz w:val="22"/>
              <w:lang w:val="en-US"/>
            </w:rPr>
          </w:pPr>
          <w:hyperlink w:anchor="_Toc24955288" w:history="1">
            <w:r w:rsidR="0071559B" w:rsidRPr="0033210E">
              <w:rPr>
                <w:rStyle w:val="Hyperlink"/>
                <w:noProof/>
              </w:rPr>
              <w:t>3.4 Perancangan Sistem</w:t>
            </w:r>
            <w:r w:rsidR="0071559B">
              <w:rPr>
                <w:noProof/>
                <w:webHidden/>
              </w:rPr>
              <w:tab/>
            </w:r>
            <w:r w:rsidR="0071559B">
              <w:rPr>
                <w:noProof/>
                <w:webHidden/>
              </w:rPr>
              <w:fldChar w:fldCharType="begin"/>
            </w:r>
            <w:r w:rsidR="0071559B">
              <w:rPr>
                <w:noProof/>
                <w:webHidden/>
              </w:rPr>
              <w:instrText xml:space="preserve"> PAGEREF _Toc24955288 \h </w:instrText>
            </w:r>
            <w:r w:rsidR="0071559B">
              <w:rPr>
                <w:noProof/>
                <w:webHidden/>
              </w:rPr>
            </w:r>
            <w:r w:rsidR="0071559B">
              <w:rPr>
                <w:noProof/>
                <w:webHidden/>
              </w:rPr>
              <w:fldChar w:fldCharType="separate"/>
            </w:r>
            <w:r w:rsidR="0071559B">
              <w:rPr>
                <w:noProof/>
                <w:webHidden/>
              </w:rPr>
              <w:t>9</w:t>
            </w:r>
            <w:r w:rsidR="0071559B">
              <w:rPr>
                <w:noProof/>
                <w:webHidden/>
              </w:rPr>
              <w:fldChar w:fldCharType="end"/>
            </w:r>
          </w:hyperlink>
        </w:p>
        <w:p w14:paraId="64E1B719" w14:textId="77777777" w:rsidR="0071559B" w:rsidRDefault="00664CE9">
          <w:pPr>
            <w:pStyle w:val="TOC2"/>
            <w:rPr>
              <w:rFonts w:asciiTheme="minorHAnsi" w:eastAsiaTheme="minorEastAsia" w:hAnsiTheme="minorHAnsi" w:cstheme="minorBidi"/>
              <w:noProof/>
              <w:sz w:val="22"/>
              <w:lang w:val="en-US"/>
            </w:rPr>
          </w:pPr>
          <w:hyperlink w:anchor="_Toc24955289" w:history="1">
            <w:r w:rsidR="0071559B" w:rsidRPr="0033210E">
              <w:rPr>
                <w:rStyle w:val="Hyperlink"/>
                <w:noProof/>
              </w:rPr>
              <w:t>3.5 Implementasi</w:t>
            </w:r>
            <w:r w:rsidR="0071559B">
              <w:rPr>
                <w:noProof/>
                <w:webHidden/>
              </w:rPr>
              <w:tab/>
            </w:r>
            <w:r w:rsidR="0071559B">
              <w:rPr>
                <w:noProof/>
                <w:webHidden/>
              </w:rPr>
              <w:fldChar w:fldCharType="begin"/>
            </w:r>
            <w:r w:rsidR="0071559B">
              <w:rPr>
                <w:noProof/>
                <w:webHidden/>
              </w:rPr>
              <w:instrText xml:space="preserve"> PAGEREF _Toc24955289 \h </w:instrText>
            </w:r>
            <w:r w:rsidR="0071559B">
              <w:rPr>
                <w:noProof/>
                <w:webHidden/>
              </w:rPr>
            </w:r>
            <w:r w:rsidR="0071559B">
              <w:rPr>
                <w:noProof/>
                <w:webHidden/>
              </w:rPr>
              <w:fldChar w:fldCharType="separate"/>
            </w:r>
            <w:r w:rsidR="0071559B">
              <w:rPr>
                <w:noProof/>
                <w:webHidden/>
              </w:rPr>
              <w:t>9</w:t>
            </w:r>
            <w:r w:rsidR="0071559B">
              <w:rPr>
                <w:noProof/>
                <w:webHidden/>
              </w:rPr>
              <w:fldChar w:fldCharType="end"/>
            </w:r>
          </w:hyperlink>
        </w:p>
        <w:p w14:paraId="423A3484" w14:textId="77777777" w:rsidR="0071559B" w:rsidRDefault="00664CE9">
          <w:pPr>
            <w:pStyle w:val="TOC2"/>
            <w:rPr>
              <w:rFonts w:asciiTheme="minorHAnsi" w:eastAsiaTheme="minorEastAsia" w:hAnsiTheme="minorHAnsi" w:cstheme="minorBidi"/>
              <w:noProof/>
              <w:sz w:val="22"/>
              <w:lang w:val="en-US"/>
            </w:rPr>
          </w:pPr>
          <w:hyperlink w:anchor="_Toc24955290" w:history="1">
            <w:r w:rsidR="0071559B" w:rsidRPr="0033210E">
              <w:rPr>
                <w:rStyle w:val="Hyperlink"/>
                <w:noProof/>
              </w:rPr>
              <w:t>3.6 Pengujian</w:t>
            </w:r>
            <w:r w:rsidR="0071559B">
              <w:rPr>
                <w:noProof/>
                <w:webHidden/>
              </w:rPr>
              <w:tab/>
            </w:r>
            <w:r w:rsidR="0071559B">
              <w:rPr>
                <w:noProof/>
                <w:webHidden/>
              </w:rPr>
              <w:fldChar w:fldCharType="begin"/>
            </w:r>
            <w:r w:rsidR="0071559B">
              <w:rPr>
                <w:noProof/>
                <w:webHidden/>
              </w:rPr>
              <w:instrText xml:space="preserve"> PAGEREF _Toc24955290 \h </w:instrText>
            </w:r>
            <w:r w:rsidR="0071559B">
              <w:rPr>
                <w:noProof/>
                <w:webHidden/>
              </w:rPr>
            </w:r>
            <w:r w:rsidR="0071559B">
              <w:rPr>
                <w:noProof/>
                <w:webHidden/>
              </w:rPr>
              <w:fldChar w:fldCharType="separate"/>
            </w:r>
            <w:r w:rsidR="0071559B">
              <w:rPr>
                <w:noProof/>
                <w:webHidden/>
              </w:rPr>
              <w:t>9</w:t>
            </w:r>
            <w:r w:rsidR="0071559B">
              <w:rPr>
                <w:noProof/>
                <w:webHidden/>
              </w:rPr>
              <w:fldChar w:fldCharType="end"/>
            </w:r>
          </w:hyperlink>
        </w:p>
        <w:p w14:paraId="4DFD9527" w14:textId="77777777" w:rsidR="0071559B" w:rsidRDefault="00664CE9">
          <w:pPr>
            <w:pStyle w:val="TOC2"/>
            <w:rPr>
              <w:rFonts w:asciiTheme="minorHAnsi" w:eastAsiaTheme="minorEastAsia" w:hAnsiTheme="minorHAnsi" w:cstheme="minorBidi"/>
              <w:noProof/>
              <w:sz w:val="22"/>
              <w:lang w:val="en-US"/>
            </w:rPr>
          </w:pPr>
          <w:hyperlink w:anchor="_Toc24955291" w:history="1">
            <w:r w:rsidR="0071559B" w:rsidRPr="0033210E">
              <w:rPr>
                <w:rStyle w:val="Hyperlink"/>
                <w:noProof/>
              </w:rPr>
              <w:t>3.7 Kesimpulan dan Saran</w:t>
            </w:r>
            <w:r w:rsidR="0071559B">
              <w:rPr>
                <w:noProof/>
                <w:webHidden/>
              </w:rPr>
              <w:tab/>
            </w:r>
            <w:r w:rsidR="0071559B">
              <w:rPr>
                <w:noProof/>
                <w:webHidden/>
              </w:rPr>
              <w:fldChar w:fldCharType="begin"/>
            </w:r>
            <w:r w:rsidR="0071559B">
              <w:rPr>
                <w:noProof/>
                <w:webHidden/>
              </w:rPr>
              <w:instrText xml:space="preserve"> PAGEREF _Toc24955291 \h </w:instrText>
            </w:r>
            <w:r w:rsidR="0071559B">
              <w:rPr>
                <w:noProof/>
                <w:webHidden/>
              </w:rPr>
            </w:r>
            <w:r w:rsidR="0071559B">
              <w:rPr>
                <w:noProof/>
                <w:webHidden/>
              </w:rPr>
              <w:fldChar w:fldCharType="separate"/>
            </w:r>
            <w:r w:rsidR="0071559B">
              <w:rPr>
                <w:noProof/>
                <w:webHidden/>
              </w:rPr>
              <w:t>10</w:t>
            </w:r>
            <w:r w:rsidR="0071559B">
              <w:rPr>
                <w:noProof/>
                <w:webHidden/>
              </w:rPr>
              <w:fldChar w:fldCharType="end"/>
            </w:r>
          </w:hyperlink>
        </w:p>
        <w:p w14:paraId="144FD3E9" w14:textId="77777777" w:rsidR="0071559B" w:rsidRDefault="00664CE9">
          <w:pPr>
            <w:pStyle w:val="TOC1"/>
            <w:rPr>
              <w:rFonts w:asciiTheme="minorHAnsi" w:eastAsiaTheme="minorEastAsia" w:hAnsiTheme="minorHAnsi" w:cstheme="minorBidi"/>
              <w:sz w:val="22"/>
              <w:lang w:val="en-US"/>
            </w:rPr>
          </w:pPr>
          <w:hyperlink w:anchor="_Toc24955292" w:history="1">
            <w:r w:rsidR="0071559B" w:rsidRPr="0033210E">
              <w:rPr>
                <w:rStyle w:val="Hyperlink"/>
                <w:lang w:val="en-US"/>
              </w:rPr>
              <w:t>BAB 4</w:t>
            </w:r>
            <w:r w:rsidR="0071559B" w:rsidRPr="0033210E">
              <w:rPr>
                <w:rStyle w:val="Hyperlink"/>
              </w:rPr>
              <w:t xml:space="preserve"> ANALISA KEBUTUHAN DAN PERANCANGAN</w:t>
            </w:r>
            <w:r w:rsidR="0071559B">
              <w:rPr>
                <w:webHidden/>
              </w:rPr>
              <w:tab/>
            </w:r>
            <w:r w:rsidR="0071559B">
              <w:rPr>
                <w:webHidden/>
              </w:rPr>
              <w:fldChar w:fldCharType="begin"/>
            </w:r>
            <w:r w:rsidR="0071559B">
              <w:rPr>
                <w:webHidden/>
              </w:rPr>
              <w:instrText xml:space="preserve"> PAGEREF _Toc24955292 \h </w:instrText>
            </w:r>
            <w:r w:rsidR="0071559B">
              <w:rPr>
                <w:webHidden/>
              </w:rPr>
            </w:r>
            <w:r w:rsidR="0071559B">
              <w:rPr>
                <w:webHidden/>
              </w:rPr>
              <w:fldChar w:fldCharType="separate"/>
            </w:r>
            <w:r w:rsidR="0071559B">
              <w:rPr>
                <w:webHidden/>
              </w:rPr>
              <w:t>11</w:t>
            </w:r>
            <w:r w:rsidR="0071559B">
              <w:rPr>
                <w:webHidden/>
              </w:rPr>
              <w:fldChar w:fldCharType="end"/>
            </w:r>
          </w:hyperlink>
        </w:p>
        <w:p w14:paraId="558143D8" w14:textId="77777777" w:rsidR="0071559B" w:rsidRDefault="00664CE9">
          <w:pPr>
            <w:pStyle w:val="TOC2"/>
            <w:rPr>
              <w:rFonts w:asciiTheme="minorHAnsi" w:eastAsiaTheme="minorEastAsia" w:hAnsiTheme="minorHAnsi" w:cstheme="minorBidi"/>
              <w:noProof/>
              <w:sz w:val="22"/>
              <w:lang w:val="en-US"/>
            </w:rPr>
          </w:pPr>
          <w:hyperlink w:anchor="_Toc24955293" w:history="1">
            <w:r w:rsidR="0071559B" w:rsidRPr="0033210E">
              <w:rPr>
                <w:rStyle w:val="Hyperlink"/>
                <w:noProof/>
                <w:lang w:val="en-US"/>
              </w:rPr>
              <w:t>4.1</w:t>
            </w:r>
            <w:r w:rsidR="0071559B" w:rsidRPr="0033210E">
              <w:rPr>
                <w:rStyle w:val="Hyperlink"/>
                <w:noProof/>
              </w:rPr>
              <w:t xml:space="preserve"> Deskripsi Umum Sistem</w:t>
            </w:r>
            <w:r w:rsidR="0071559B">
              <w:rPr>
                <w:noProof/>
                <w:webHidden/>
              </w:rPr>
              <w:tab/>
            </w:r>
            <w:r w:rsidR="0071559B">
              <w:rPr>
                <w:noProof/>
                <w:webHidden/>
              </w:rPr>
              <w:fldChar w:fldCharType="begin"/>
            </w:r>
            <w:r w:rsidR="0071559B">
              <w:rPr>
                <w:noProof/>
                <w:webHidden/>
              </w:rPr>
              <w:instrText xml:space="preserve"> PAGEREF _Toc24955293 \h </w:instrText>
            </w:r>
            <w:r w:rsidR="0071559B">
              <w:rPr>
                <w:noProof/>
                <w:webHidden/>
              </w:rPr>
            </w:r>
            <w:r w:rsidR="0071559B">
              <w:rPr>
                <w:noProof/>
                <w:webHidden/>
              </w:rPr>
              <w:fldChar w:fldCharType="separate"/>
            </w:r>
            <w:r w:rsidR="0071559B">
              <w:rPr>
                <w:noProof/>
                <w:webHidden/>
              </w:rPr>
              <w:t>11</w:t>
            </w:r>
            <w:r w:rsidR="0071559B">
              <w:rPr>
                <w:noProof/>
                <w:webHidden/>
              </w:rPr>
              <w:fldChar w:fldCharType="end"/>
            </w:r>
          </w:hyperlink>
        </w:p>
        <w:p w14:paraId="5B14AA21" w14:textId="77777777" w:rsidR="0071559B" w:rsidRDefault="00664CE9">
          <w:pPr>
            <w:pStyle w:val="TOC2"/>
            <w:rPr>
              <w:rFonts w:asciiTheme="minorHAnsi" w:eastAsiaTheme="minorEastAsia" w:hAnsiTheme="minorHAnsi" w:cstheme="minorBidi"/>
              <w:noProof/>
              <w:sz w:val="22"/>
              <w:lang w:val="en-US"/>
            </w:rPr>
          </w:pPr>
          <w:hyperlink w:anchor="_Toc24955294" w:history="1">
            <w:r w:rsidR="0071559B" w:rsidRPr="0033210E">
              <w:rPr>
                <w:rStyle w:val="Hyperlink"/>
                <w:noProof/>
                <w:lang w:val="en-US"/>
              </w:rPr>
              <w:t>4.2</w:t>
            </w:r>
            <w:r w:rsidR="0071559B" w:rsidRPr="0033210E">
              <w:rPr>
                <w:rStyle w:val="Hyperlink"/>
                <w:noProof/>
              </w:rPr>
              <w:t xml:space="preserve"> Kebutuhan Sistem</w:t>
            </w:r>
            <w:r w:rsidR="0071559B">
              <w:rPr>
                <w:noProof/>
                <w:webHidden/>
              </w:rPr>
              <w:tab/>
            </w:r>
            <w:r w:rsidR="0071559B">
              <w:rPr>
                <w:noProof/>
                <w:webHidden/>
              </w:rPr>
              <w:fldChar w:fldCharType="begin"/>
            </w:r>
            <w:r w:rsidR="0071559B">
              <w:rPr>
                <w:noProof/>
                <w:webHidden/>
              </w:rPr>
              <w:instrText xml:space="preserve"> PAGEREF _Toc24955294 \h </w:instrText>
            </w:r>
            <w:r w:rsidR="0071559B">
              <w:rPr>
                <w:noProof/>
                <w:webHidden/>
              </w:rPr>
            </w:r>
            <w:r w:rsidR="0071559B">
              <w:rPr>
                <w:noProof/>
                <w:webHidden/>
              </w:rPr>
              <w:fldChar w:fldCharType="separate"/>
            </w:r>
            <w:r w:rsidR="0071559B">
              <w:rPr>
                <w:noProof/>
                <w:webHidden/>
              </w:rPr>
              <w:t>11</w:t>
            </w:r>
            <w:r w:rsidR="0071559B">
              <w:rPr>
                <w:noProof/>
                <w:webHidden/>
              </w:rPr>
              <w:fldChar w:fldCharType="end"/>
            </w:r>
          </w:hyperlink>
        </w:p>
        <w:p w14:paraId="42CFAD13" w14:textId="77777777" w:rsidR="0071559B" w:rsidRDefault="00664CE9">
          <w:pPr>
            <w:pStyle w:val="TOC3"/>
            <w:rPr>
              <w:rFonts w:asciiTheme="minorHAnsi" w:eastAsiaTheme="minorEastAsia" w:hAnsiTheme="minorHAnsi" w:cstheme="minorBidi"/>
              <w:noProof/>
              <w:sz w:val="22"/>
              <w:lang w:val="en-US"/>
            </w:rPr>
          </w:pPr>
          <w:hyperlink w:anchor="_Toc24955295" w:history="1">
            <w:r w:rsidR="0071559B" w:rsidRPr="0033210E">
              <w:rPr>
                <w:rStyle w:val="Hyperlink"/>
                <w:noProof/>
                <w:lang w:val="en-US"/>
              </w:rPr>
              <w:t>4.2.1</w:t>
            </w:r>
            <w:r w:rsidR="0071559B" w:rsidRPr="0033210E">
              <w:rPr>
                <w:rStyle w:val="Hyperlink"/>
                <w:noProof/>
              </w:rPr>
              <w:t xml:space="preserve"> Kebutuhan Fungsional</w:t>
            </w:r>
            <w:r w:rsidR="0071559B">
              <w:rPr>
                <w:noProof/>
                <w:webHidden/>
              </w:rPr>
              <w:tab/>
            </w:r>
            <w:r w:rsidR="0071559B">
              <w:rPr>
                <w:noProof/>
                <w:webHidden/>
              </w:rPr>
              <w:fldChar w:fldCharType="begin"/>
            </w:r>
            <w:r w:rsidR="0071559B">
              <w:rPr>
                <w:noProof/>
                <w:webHidden/>
              </w:rPr>
              <w:instrText xml:space="preserve"> PAGEREF _Toc24955295 \h </w:instrText>
            </w:r>
            <w:r w:rsidR="0071559B">
              <w:rPr>
                <w:noProof/>
                <w:webHidden/>
              </w:rPr>
            </w:r>
            <w:r w:rsidR="0071559B">
              <w:rPr>
                <w:noProof/>
                <w:webHidden/>
              </w:rPr>
              <w:fldChar w:fldCharType="separate"/>
            </w:r>
            <w:r w:rsidR="0071559B">
              <w:rPr>
                <w:noProof/>
                <w:webHidden/>
              </w:rPr>
              <w:t>11</w:t>
            </w:r>
            <w:r w:rsidR="0071559B">
              <w:rPr>
                <w:noProof/>
                <w:webHidden/>
              </w:rPr>
              <w:fldChar w:fldCharType="end"/>
            </w:r>
          </w:hyperlink>
        </w:p>
        <w:p w14:paraId="342F79C2" w14:textId="77777777" w:rsidR="0071559B" w:rsidRDefault="00664CE9">
          <w:pPr>
            <w:pStyle w:val="TOC3"/>
            <w:rPr>
              <w:rFonts w:asciiTheme="minorHAnsi" w:eastAsiaTheme="minorEastAsia" w:hAnsiTheme="minorHAnsi" w:cstheme="minorBidi"/>
              <w:noProof/>
              <w:sz w:val="22"/>
              <w:lang w:val="en-US"/>
            </w:rPr>
          </w:pPr>
          <w:hyperlink w:anchor="_Toc24955296" w:history="1">
            <w:r w:rsidR="0071559B" w:rsidRPr="0033210E">
              <w:rPr>
                <w:rStyle w:val="Hyperlink"/>
                <w:noProof/>
                <w:lang w:val="en-US"/>
              </w:rPr>
              <w:t>4.2.2</w:t>
            </w:r>
            <w:r w:rsidR="0071559B" w:rsidRPr="0033210E">
              <w:rPr>
                <w:rStyle w:val="Hyperlink"/>
                <w:noProof/>
              </w:rPr>
              <w:t xml:space="preserve"> Kebutuhan Non-Fungsional</w:t>
            </w:r>
            <w:r w:rsidR="0071559B">
              <w:rPr>
                <w:noProof/>
                <w:webHidden/>
              </w:rPr>
              <w:tab/>
            </w:r>
            <w:r w:rsidR="0071559B">
              <w:rPr>
                <w:noProof/>
                <w:webHidden/>
              </w:rPr>
              <w:fldChar w:fldCharType="begin"/>
            </w:r>
            <w:r w:rsidR="0071559B">
              <w:rPr>
                <w:noProof/>
                <w:webHidden/>
              </w:rPr>
              <w:instrText xml:space="preserve"> PAGEREF _Toc24955296 \h </w:instrText>
            </w:r>
            <w:r w:rsidR="0071559B">
              <w:rPr>
                <w:noProof/>
                <w:webHidden/>
              </w:rPr>
            </w:r>
            <w:r w:rsidR="0071559B">
              <w:rPr>
                <w:noProof/>
                <w:webHidden/>
              </w:rPr>
              <w:fldChar w:fldCharType="separate"/>
            </w:r>
            <w:r w:rsidR="0071559B">
              <w:rPr>
                <w:noProof/>
                <w:webHidden/>
              </w:rPr>
              <w:t>12</w:t>
            </w:r>
            <w:r w:rsidR="0071559B">
              <w:rPr>
                <w:noProof/>
                <w:webHidden/>
              </w:rPr>
              <w:fldChar w:fldCharType="end"/>
            </w:r>
          </w:hyperlink>
        </w:p>
        <w:p w14:paraId="1C5EE8BC" w14:textId="77777777" w:rsidR="0071559B" w:rsidRDefault="00664CE9">
          <w:pPr>
            <w:pStyle w:val="TOC2"/>
            <w:rPr>
              <w:rFonts w:asciiTheme="minorHAnsi" w:eastAsiaTheme="minorEastAsia" w:hAnsiTheme="minorHAnsi" w:cstheme="minorBidi"/>
              <w:noProof/>
              <w:sz w:val="22"/>
              <w:lang w:val="en-US"/>
            </w:rPr>
          </w:pPr>
          <w:hyperlink w:anchor="_Toc24955297" w:history="1">
            <w:r w:rsidR="0071559B" w:rsidRPr="0033210E">
              <w:rPr>
                <w:rStyle w:val="Hyperlink"/>
                <w:noProof/>
                <w:lang w:val="en-US"/>
              </w:rPr>
              <w:t>4.3</w:t>
            </w:r>
            <w:r w:rsidR="0071559B" w:rsidRPr="0033210E">
              <w:rPr>
                <w:rStyle w:val="Hyperlink"/>
                <w:noProof/>
              </w:rPr>
              <w:t xml:space="preserve"> Perancangan Implementasi Metode Fingerprinting</w:t>
            </w:r>
            <w:r w:rsidR="0071559B">
              <w:rPr>
                <w:noProof/>
                <w:webHidden/>
              </w:rPr>
              <w:tab/>
            </w:r>
            <w:r w:rsidR="0071559B">
              <w:rPr>
                <w:noProof/>
                <w:webHidden/>
              </w:rPr>
              <w:fldChar w:fldCharType="begin"/>
            </w:r>
            <w:r w:rsidR="0071559B">
              <w:rPr>
                <w:noProof/>
                <w:webHidden/>
              </w:rPr>
              <w:instrText xml:space="preserve"> PAGEREF _Toc24955297 \h </w:instrText>
            </w:r>
            <w:r w:rsidR="0071559B">
              <w:rPr>
                <w:noProof/>
                <w:webHidden/>
              </w:rPr>
            </w:r>
            <w:r w:rsidR="0071559B">
              <w:rPr>
                <w:noProof/>
                <w:webHidden/>
              </w:rPr>
              <w:fldChar w:fldCharType="separate"/>
            </w:r>
            <w:r w:rsidR="0071559B">
              <w:rPr>
                <w:noProof/>
                <w:webHidden/>
              </w:rPr>
              <w:t>13</w:t>
            </w:r>
            <w:r w:rsidR="0071559B">
              <w:rPr>
                <w:noProof/>
                <w:webHidden/>
              </w:rPr>
              <w:fldChar w:fldCharType="end"/>
            </w:r>
          </w:hyperlink>
        </w:p>
        <w:p w14:paraId="0013454C" w14:textId="77777777" w:rsidR="0071559B" w:rsidRDefault="00664CE9">
          <w:pPr>
            <w:pStyle w:val="TOC3"/>
            <w:rPr>
              <w:rFonts w:asciiTheme="minorHAnsi" w:eastAsiaTheme="minorEastAsia" w:hAnsiTheme="minorHAnsi" w:cstheme="minorBidi"/>
              <w:noProof/>
              <w:sz w:val="22"/>
              <w:lang w:val="en-US"/>
            </w:rPr>
          </w:pPr>
          <w:hyperlink w:anchor="_Toc24955298" w:history="1">
            <w:r w:rsidR="0071559B" w:rsidRPr="0033210E">
              <w:rPr>
                <w:rStyle w:val="Hyperlink"/>
                <w:noProof/>
                <w:lang w:val="en-US"/>
              </w:rPr>
              <w:t>4.3.1</w:t>
            </w:r>
            <w:r w:rsidR="0071559B" w:rsidRPr="0033210E">
              <w:rPr>
                <w:rStyle w:val="Hyperlink"/>
                <w:noProof/>
              </w:rPr>
              <w:t xml:space="preserve"> Pengumpulan Data Pola sinyal</w:t>
            </w:r>
            <w:r w:rsidR="0071559B">
              <w:rPr>
                <w:noProof/>
                <w:webHidden/>
              </w:rPr>
              <w:tab/>
            </w:r>
            <w:r w:rsidR="0071559B">
              <w:rPr>
                <w:noProof/>
                <w:webHidden/>
              </w:rPr>
              <w:fldChar w:fldCharType="begin"/>
            </w:r>
            <w:r w:rsidR="0071559B">
              <w:rPr>
                <w:noProof/>
                <w:webHidden/>
              </w:rPr>
              <w:instrText xml:space="preserve"> PAGEREF _Toc24955298 \h </w:instrText>
            </w:r>
            <w:r w:rsidR="0071559B">
              <w:rPr>
                <w:noProof/>
                <w:webHidden/>
              </w:rPr>
            </w:r>
            <w:r w:rsidR="0071559B">
              <w:rPr>
                <w:noProof/>
                <w:webHidden/>
              </w:rPr>
              <w:fldChar w:fldCharType="separate"/>
            </w:r>
            <w:r w:rsidR="0071559B">
              <w:rPr>
                <w:noProof/>
                <w:webHidden/>
              </w:rPr>
              <w:t>13</w:t>
            </w:r>
            <w:r w:rsidR="0071559B">
              <w:rPr>
                <w:noProof/>
                <w:webHidden/>
              </w:rPr>
              <w:fldChar w:fldCharType="end"/>
            </w:r>
          </w:hyperlink>
        </w:p>
        <w:p w14:paraId="7E5635A5" w14:textId="77777777" w:rsidR="0071559B" w:rsidRDefault="00664CE9">
          <w:pPr>
            <w:pStyle w:val="TOC3"/>
            <w:rPr>
              <w:rFonts w:asciiTheme="minorHAnsi" w:eastAsiaTheme="minorEastAsia" w:hAnsiTheme="minorHAnsi" w:cstheme="minorBidi"/>
              <w:noProof/>
              <w:sz w:val="22"/>
              <w:lang w:val="en-US"/>
            </w:rPr>
          </w:pPr>
          <w:hyperlink w:anchor="_Toc24955299" w:history="1">
            <w:r w:rsidR="0071559B" w:rsidRPr="0033210E">
              <w:rPr>
                <w:rStyle w:val="Hyperlink"/>
                <w:noProof/>
              </w:rPr>
              <w:t xml:space="preserve">4.3.2 Pelacakan Ruangan Secara </w:t>
            </w:r>
            <w:r w:rsidR="0071559B" w:rsidRPr="0033210E">
              <w:rPr>
                <w:rStyle w:val="Hyperlink"/>
                <w:i/>
                <w:noProof/>
              </w:rPr>
              <w:t>Real-Time</w:t>
            </w:r>
            <w:r w:rsidR="0071559B">
              <w:rPr>
                <w:noProof/>
                <w:webHidden/>
              </w:rPr>
              <w:tab/>
            </w:r>
            <w:r w:rsidR="0071559B">
              <w:rPr>
                <w:noProof/>
                <w:webHidden/>
              </w:rPr>
              <w:fldChar w:fldCharType="begin"/>
            </w:r>
            <w:r w:rsidR="0071559B">
              <w:rPr>
                <w:noProof/>
                <w:webHidden/>
              </w:rPr>
              <w:instrText xml:space="preserve"> PAGEREF _Toc24955299 \h </w:instrText>
            </w:r>
            <w:r w:rsidR="0071559B">
              <w:rPr>
                <w:noProof/>
                <w:webHidden/>
              </w:rPr>
            </w:r>
            <w:r w:rsidR="0071559B">
              <w:rPr>
                <w:noProof/>
                <w:webHidden/>
              </w:rPr>
              <w:fldChar w:fldCharType="separate"/>
            </w:r>
            <w:r w:rsidR="0071559B">
              <w:rPr>
                <w:noProof/>
                <w:webHidden/>
              </w:rPr>
              <w:t>16</w:t>
            </w:r>
            <w:r w:rsidR="0071559B">
              <w:rPr>
                <w:noProof/>
                <w:webHidden/>
              </w:rPr>
              <w:fldChar w:fldCharType="end"/>
            </w:r>
          </w:hyperlink>
        </w:p>
        <w:p w14:paraId="4C54EE42" w14:textId="77777777" w:rsidR="0071559B" w:rsidRDefault="00664CE9">
          <w:pPr>
            <w:pStyle w:val="TOC2"/>
            <w:rPr>
              <w:rFonts w:asciiTheme="minorHAnsi" w:eastAsiaTheme="minorEastAsia" w:hAnsiTheme="minorHAnsi" w:cstheme="minorBidi"/>
              <w:noProof/>
              <w:sz w:val="22"/>
              <w:lang w:val="en-US"/>
            </w:rPr>
          </w:pPr>
          <w:hyperlink w:anchor="_Toc24955300" w:history="1">
            <w:r w:rsidR="0071559B" w:rsidRPr="0033210E">
              <w:rPr>
                <w:rStyle w:val="Hyperlink"/>
                <w:noProof/>
              </w:rPr>
              <w:t>4.4 Perancangan Parameter Pengujian</w:t>
            </w:r>
            <w:r w:rsidR="0071559B">
              <w:rPr>
                <w:noProof/>
                <w:webHidden/>
              </w:rPr>
              <w:tab/>
            </w:r>
            <w:r w:rsidR="0071559B">
              <w:rPr>
                <w:noProof/>
                <w:webHidden/>
              </w:rPr>
              <w:fldChar w:fldCharType="begin"/>
            </w:r>
            <w:r w:rsidR="0071559B">
              <w:rPr>
                <w:noProof/>
                <w:webHidden/>
              </w:rPr>
              <w:instrText xml:space="preserve"> PAGEREF _Toc24955300 \h </w:instrText>
            </w:r>
            <w:r w:rsidR="0071559B">
              <w:rPr>
                <w:noProof/>
                <w:webHidden/>
              </w:rPr>
            </w:r>
            <w:r w:rsidR="0071559B">
              <w:rPr>
                <w:noProof/>
                <w:webHidden/>
              </w:rPr>
              <w:fldChar w:fldCharType="separate"/>
            </w:r>
            <w:r w:rsidR="0071559B">
              <w:rPr>
                <w:noProof/>
                <w:webHidden/>
              </w:rPr>
              <w:t>18</w:t>
            </w:r>
            <w:r w:rsidR="0071559B">
              <w:rPr>
                <w:noProof/>
                <w:webHidden/>
              </w:rPr>
              <w:fldChar w:fldCharType="end"/>
            </w:r>
          </w:hyperlink>
        </w:p>
        <w:p w14:paraId="71453011" w14:textId="77777777" w:rsidR="0071559B" w:rsidRDefault="00664CE9">
          <w:pPr>
            <w:pStyle w:val="TOC3"/>
            <w:rPr>
              <w:rFonts w:asciiTheme="minorHAnsi" w:eastAsiaTheme="minorEastAsia" w:hAnsiTheme="minorHAnsi" w:cstheme="minorBidi"/>
              <w:noProof/>
              <w:sz w:val="22"/>
              <w:lang w:val="en-US"/>
            </w:rPr>
          </w:pPr>
          <w:hyperlink w:anchor="_Toc24955301" w:history="1">
            <w:r w:rsidR="0071559B" w:rsidRPr="0033210E">
              <w:rPr>
                <w:rStyle w:val="Hyperlink"/>
                <w:noProof/>
              </w:rPr>
              <w:t>4.4.1 Akurasi Kesalahan Pelacakan Secara Umum</w:t>
            </w:r>
            <w:r w:rsidR="0071559B">
              <w:rPr>
                <w:noProof/>
                <w:webHidden/>
              </w:rPr>
              <w:tab/>
            </w:r>
            <w:r w:rsidR="0071559B">
              <w:rPr>
                <w:noProof/>
                <w:webHidden/>
              </w:rPr>
              <w:fldChar w:fldCharType="begin"/>
            </w:r>
            <w:r w:rsidR="0071559B">
              <w:rPr>
                <w:noProof/>
                <w:webHidden/>
              </w:rPr>
              <w:instrText xml:space="preserve"> PAGEREF _Toc24955301 \h </w:instrText>
            </w:r>
            <w:r w:rsidR="0071559B">
              <w:rPr>
                <w:noProof/>
                <w:webHidden/>
              </w:rPr>
            </w:r>
            <w:r w:rsidR="0071559B">
              <w:rPr>
                <w:noProof/>
                <w:webHidden/>
              </w:rPr>
              <w:fldChar w:fldCharType="separate"/>
            </w:r>
            <w:r w:rsidR="0071559B">
              <w:rPr>
                <w:noProof/>
                <w:webHidden/>
              </w:rPr>
              <w:t>18</w:t>
            </w:r>
            <w:r w:rsidR="0071559B">
              <w:rPr>
                <w:noProof/>
                <w:webHidden/>
              </w:rPr>
              <w:fldChar w:fldCharType="end"/>
            </w:r>
          </w:hyperlink>
        </w:p>
        <w:p w14:paraId="0651F111" w14:textId="77777777" w:rsidR="0071559B" w:rsidRDefault="00664CE9">
          <w:pPr>
            <w:pStyle w:val="TOC3"/>
            <w:rPr>
              <w:rFonts w:asciiTheme="minorHAnsi" w:eastAsiaTheme="minorEastAsia" w:hAnsiTheme="minorHAnsi" w:cstheme="minorBidi"/>
              <w:noProof/>
              <w:sz w:val="22"/>
              <w:lang w:val="en-US"/>
            </w:rPr>
          </w:pPr>
          <w:hyperlink w:anchor="_Toc24955302" w:history="1">
            <w:r w:rsidR="0071559B" w:rsidRPr="0033210E">
              <w:rPr>
                <w:rStyle w:val="Hyperlink"/>
                <w:noProof/>
              </w:rPr>
              <w:t>4.4.2 Akurasi Kesalahan per sub-lokasi dalam ruang</w:t>
            </w:r>
            <w:r w:rsidR="0071559B">
              <w:rPr>
                <w:noProof/>
                <w:webHidden/>
              </w:rPr>
              <w:tab/>
            </w:r>
            <w:r w:rsidR="0071559B">
              <w:rPr>
                <w:noProof/>
                <w:webHidden/>
              </w:rPr>
              <w:fldChar w:fldCharType="begin"/>
            </w:r>
            <w:r w:rsidR="0071559B">
              <w:rPr>
                <w:noProof/>
                <w:webHidden/>
              </w:rPr>
              <w:instrText xml:space="preserve"> PAGEREF _Toc24955302 \h </w:instrText>
            </w:r>
            <w:r w:rsidR="0071559B">
              <w:rPr>
                <w:noProof/>
                <w:webHidden/>
              </w:rPr>
            </w:r>
            <w:r w:rsidR="0071559B">
              <w:rPr>
                <w:noProof/>
                <w:webHidden/>
              </w:rPr>
              <w:fldChar w:fldCharType="separate"/>
            </w:r>
            <w:r w:rsidR="0071559B">
              <w:rPr>
                <w:noProof/>
                <w:webHidden/>
              </w:rPr>
              <w:t>19</w:t>
            </w:r>
            <w:r w:rsidR="0071559B">
              <w:rPr>
                <w:noProof/>
                <w:webHidden/>
              </w:rPr>
              <w:fldChar w:fldCharType="end"/>
            </w:r>
          </w:hyperlink>
        </w:p>
        <w:p w14:paraId="1099DA71" w14:textId="77777777" w:rsidR="0071559B" w:rsidRDefault="00664CE9">
          <w:pPr>
            <w:pStyle w:val="TOC2"/>
            <w:rPr>
              <w:rFonts w:asciiTheme="minorHAnsi" w:eastAsiaTheme="minorEastAsia" w:hAnsiTheme="minorHAnsi" w:cstheme="minorBidi"/>
              <w:noProof/>
              <w:sz w:val="22"/>
              <w:lang w:val="en-US"/>
            </w:rPr>
          </w:pPr>
          <w:hyperlink w:anchor="_Toc24955303" w:history="1">
            <w:r w:rsidR="0071559B" w:rsidRPr="0033210E">
              <w:rPr>
                <w:rStyle w:val="Hyperlink"/>
                <w:noProof/>
              </w:rPr>
              <w:t>4.5 Perancangan Sistem</w:t>
            </w:r>
            <w:r w:rsidR="0071559B">
              <w:rPr>
                <w:noProof/>
                <w:webHidden/>
              </w:rPr>
              <w:tab/>
            </w:r>
            <w:r w:rsidR="0071559B">
              <w:rPr>
                <w:noProof/>
                <w:webHidden/>
              </w:rPr>
              <w:fldChar w:fldCharType="begin"/>
            </w:r>
            <w:r w:rsidR="0071559B">
              <w:rPr>
                <w:noProof/>
                <w:webHidden/>
              </w:rPr>
              <w:instrText xml:space="preserve"> PAGEREF _Toc24955303 \h </w:instrText>
            </w:r>
            <w:r w:rsidR="0071559B">
              <w:rPr>
                <w:noProof/>
                <w:webHidden/>
              </w:rPr>
            </w:r>
            <w:r w:rsidR="0071559B">
              <w:rPr>
                <w:noProof/>
                <w:webHidden/>
              </w:rPr>
              <w:fldChar w:fldCharType="separate"/>
            </w:r>
            <w:r w:rsidR="0071559B">
              <w:rPr>
                <w:noProof/>
                <w:webHidden/>
              </w:rPr>
              <w:t>20</w:t>
            </w:r>
            <w:r w:rsidR="0071559B">
              <w:rPr>
                <w:noProof/>
                <w:webHidden/>
              </w:rPr>
              <w:fldChar w:fldCharType="end"/>
            </w:r>
          </w:hyperlink>
        </w:p>
        <w:p w14:paraId="795DDC8A" w14:textId="77777777" w:rsidR="0071559B" w:rsidRDefault="00664CE9">
          <w:pPr>
            <w:pStyle w:val="TOC3"/>
            <w:rPr>
              <w:rFonts w:asciiTheme="minorHAnsi" w:eastAsiaTheme="minorEastAsia" w:hAnsiTheme="minorHAnsi" w:cstheme="minorBidi"/>
              <w:noProof/>
              <w:sz w:val="22"/>
              <w:lang w:val="en-US"/>
            </w:rPr>
          </w:pPr>
          <w:hyperlink w:anchor="_Toc24955304" w:history="1">
            <w:r w:rsidR="0071559B" w:rsidRPr="0033210E">
              <w:rPr>
                <w:rStyle w:val="Hyperlink"/>
                <w:noProof/>
              </w:rPr>
              <w:t>4.5.1 Pengumpulan Data Pola sinyal</w:t>
            </w:r>
            <w:r w:rsidR="0071559B">
              <w:rPr>
                <w:noProof/>
                <w:webHidden/>
              </w:rPr>
              <w:tab/>
            </w:r>
            <w:r w:rsidR="0071559B">
              <w:rPr>
                <w:noProof/>
                <w:webHidden/>
              </w:rPr>
              <w:fldChar w:fldCharType="begin"/>
            </w:r>
            <w:r w:rsidR="0071559B">
              <w:rPr>
                <w:noProof/>
                <w:webHidden/>
              </w:rPr>
              <w:instrText xml:space="preserve"> PAGEREF _Toc24955304 \h </w:instrText>
            </w:r>
            <w:r w:rsidR="0071559B">
              <w:rPr>
                <w:noProof/>
                <w:webHidden/>
              </w:rPr>
            </w:r>
            <w:r w:rsidR="0071559B">
              <w:rPr>
                <w:noProof/>
                <w:webHidden/>
              </w:rPr>
              <w:fldChar w:fldCharType="separate"/>
            </w:r>
            <w:r w:rsidR="0071559B">
              <w:rPr>
                <w:noProof/>
                <w:webHidden/>
              </w:rPr>
              <w:t>20</w:t>
            </w:r>
            <w:r w:rsidR="0071559B">
              <w:rPr>
                <w:noProof/>
                <w:webHidden/>
              </w:rPr>
              <w:fldChar w:fldCharType="end"/>
            </w:r>
          </w:hyperlink>
        </w:p>
        <w:p w14:paraId="20E2A2E1" w14:textId="77777777" w:rsidR="0071559B" w:rsidRDefault="00664CE9">
          <w:pPr>
            <w:pStyle w:val="TOC3"/>
            <w:rPr>
              <w:rFonts w:asciiTheme="minorHAnsi" w:eastAsiaTheme="minorEastAsia" w:hAnsiTheme="minorHAnsi" w:cstheme="minorBidi"/>
              <w:noProof/>
              <w:sz w:val="22"/>
              <w:lang w:val="en-US"/>
            </w:rPr>
          </w:pPr>
          <w:hyperlink w:anchor="_Toc24955305" w:history="1">
            <w:r w:rsidR="0071559B" w:rsidRPr="0033210E">
              <w:rPr>
                <w:rStyle w:val="Hyperlink"/>
                <w:noProof/>
              </w:rPr>
              <w:t xml:space="preserve">4.5.2 Pelacakan Lokasi Secara </w:t>
            </w:r>
            <w:r w:rsidR="0071559B" w:rsidRPr="0033210E">
              <w:rPr>
                <w:rStyle w:val="Hyperlink"/>
                <w:i/>
                <w:noProof/>
              </w:rPr>
              <w:t>Real-Time</w:t>
            </w:r>
            <w:r w:rsidR="0071559B">
              <w:rPr>
                <w:noProof/>
                <w:webHidden/>
              </w:rPr>
              <w:tab/>
            </w:r>
            <w:r w:rsidR="0071559B">
              <w:rPr>
                <w:noProof/>
                <w:webHidden/>
              </w:rPr>
              <w:fldChar w:fldCharType="begin"/>
            </w:r>
            <w:r w:rsidR="0071559B">
              <w:rPr>
                <w:noProof/>
                <w:webHidden/>
              </w:rPr>
              <w:instrText xml:space="preserve"> PAGEREF _Toc24955305 \h </w:instrText>
            </w:r>
            <w:r w:rsidR="0071559B">
              <w:rPr>
                <w:noProof/>
                <w:webHidden/>
              </w:rPr>
            </w:r>
            <w:r w:rsidR="0071559B">
              <w:rPr>
                <w:noProof/>
                <w:webHidden/>
              </w:rPr>
              <w:fldChar w:fldCharType="separate"/>
            </w:r>
            <w:r w:rsidR="0071559B">
              <w:rPr>
                <w:noProof/>
                <w:webHidden/>
              </w:rPr>
              <w:t>21</w:t>
            </w:r>
            <w:r w:rsidR="0071559B">
              <w:rPr>
                <w:noProof/>
                <w:webHidden/>
              </w:rPr>
              <w:fldChar w:fldCharType="end"/>
            </w:r>
          </w:hyperlink>
        </w:p>
        <w:p w14:paraId="318F583F" w14:textId="77777777" w:rsidR="0071559B" w:rsidRDefault="00664CE9">
          <w:pPr>
            <w:pStyle w:val="TOC2"/>
            <w:rPr>
              <w:rFonts w:asciiTheme="minorHAnsi" w:eastAsiaTheme="minorEastAsia" w:hAnsiTheme="minorHAnsi" w:cstheme="minorBidi"/>
              <w:noProof/>
              <w:sz w:val="22"/>
              <w:lang w:val="en-US"/>
            </w:rPr>
          </w:pPr>
          <w:hyperlink w:anchor="_Toc24955306" w:history="1">
            <w:r w:rsidR="0071559B" w:rsidRPr="0033210E">
              <w:rPr>
                <w:rStyle w:val="Hyperlink"/>
                <w:noProof/>
              </w:rPr>
              <w:t>4.6 Perancangan Skenario Pengujian</w:t>
            </w:r>
            <w:r w:rsidR="0071559B">
              <w:rPr>
                <w:noProof/>
                <w:webHidden/>
              </w:rPr>
              <w:tab/>
            </w:r>
            <w:r w:rsidR="0071559B">
              <w:rPr>
                <w:noProof/>
                <w:webHidden/>
              </w:rPr>
              <w:fldChar w:fldCharType="begin"/>
            </w:r>
            <w:r w:rsidR="0071559B">
              <w:rPr>
                <w:noProof/>
                <w:webHidden/>
              </w:rPr>
              <w:instrText xml:space="preserve"> PAGEREF _Toc24955306 \h </w:instrText>
            </w:r>
            <w:r w:rsidR="0071559B">
              <w:rPr>
                <w:noProof/>
                <w:webHidden/>
              </w:rPr>
            </w:r>
            <w:r w:rsidR="0071559B">
              <w:rPr>
                <w:noProof/>
                <w:webHidden/>
              </w:rPr>
              <w:fldChar w:fldCharType="separate"/>
            </w:r>
            <w:r w:rsidR="0071559B">
              <w:rPr>
                <w:noProof/>
                <w:webHidden/>
              </w:rPr>
              <w:t>23</w:t>
            </w:r>
            <w:r w:rsidR="0071559B">
              <w:rPr>
                <w:noProof/>
                <w:webHidden/>
              </w:rPr>
              <w:fldChar w:fldCharType="end"/>
            </w:r>
          </w:hyperlink>
        </w:p>
        <w:p w14:paraId="63393FCD" w14:textId="77777777" w:rsidR="0071559B" w:rsidRDefault="00664CE9">
          <w:pPr>
            <w:pStyle w:val="TOC1"/>
            <w:rPr>
              <w:rFonts w:asciiTheme="minorHAnsi" w:eastAsiaTheme="minorEastAsia" w:hAnsiTheme="minorHAnsi" w:cstheme="minorBidi"/>
              <w:sz w:val="22"/>
              <w:lang w:val="en-US"/>
            </w:rPr>
          </w:pPr>
          <w:hyperlink w:anchor="_Toc24955307" w:history="1">
            <w:r w:rsidR="0071559B" w:rsidRPr="0033210E">
              <w:rPr>
                <w:rStyle w:val="Hyperlink"/>
                <w:lang w:val="en-US"/>
              </w:rPr>
              <w:t>BAB 5 PEMBAHASAN</w:t>
            </w:r>
            <w:r w:rsidR="0071559B">
              <w:rPr>
                <w:webHidden/>
              </w:rPr>
              <w:tab/>
            </w:r>
            <w:r w:rsidR="0071559B">
              <w:rPr>
                <w:webHidden/>
              </w:rPr>
              <w:fldChar w:fldCharType="begin"/>
            </w:r>
            <w:r w:rsidR="0071559B">
              <w:rPr>
                <w:webHidden/>
              </w:rPr>
              <w:instrText xml:space="preserve"> PAGEREF _Toc24955307 \h </w:instrText>
            </w:r>
            <w:r w:rsidR="0071559B">
              <w:rPr>
                <w:webHidden/>
              </w:rPr>
            </w:r>
            <w:r w:rsidR="0071559B">
              <w:rPr>
                <w:webHidden/>
              </w:rPr>
              <w:fldChar w:fldCharType="separate"/>
            </w:r>
            <w:r w:rsidR="0071559B">
              <w:rPr>
                <w:webHidden/>
              </w:rPr>
              <w:t>24</w:t>
            </w:r>
            <w:r w:rsidR="0071559B">
              <w:rPr>
                <w:webHidden/>
              </w:rPr>
              <w:fldChar w:fldCharType="end"/>
            </w:r>
          </w:hyperlink>
        </w:p>
        <w:p w14:paraId="2651904A" w14:textId="77777777" w:rsidR="0071559B" w:rsidRDefault="00664CE9">
          <w:pPr>
            <w:pStyle w:val="TOC2"/>
            <w:rPr>
              <w:rFonts w:asciiTheme="minorHAnsi" w:eastAsiaTheme="minorEastAsia" w:hAnsiTheme="minorHAnsi" w:cstheme="minorBidi"/>
              <w:noProof/>
              <w:sz w:val="22"/>
              <w:lang w:val="en-US"/>
            </w:rPr>
          </w:pPr>
          <w:hyperlink w:anchor="_Toc24955308" w:history="1">
            <w:r w:rsidR="0071559B" w:rsidRPr="0033210E">
              <w:rPr>
                <w:rStyle w:val="Hyperlink"/>
                <w:noProof/>
                <w:lang w:val="en-US"/>
              </w:rPr>
              <w:t>5.1 Subbab Lima Satu</w:t>
            </w:r>
            <w:r w:rsidR="0071559B">
              <w:rPr>
                <w:noProof/>
                <w:webHidden/>
              </w:rPr>
              <w:tab/>
            </w:r>
            <w:r w:rsidR="0071559B">
              <w:rPr>
                <w:noProof/>
                <w:webHidden/>
              </w:rPr>
              <w:fldChar w:fldCharType="begin"/>
            </w:r>
            <w:r w:rsidR="0071559B">
              <w:rPr>
                <w:noProof/>
                <w:webHidden/>
              </w:rPr>
              <w:instrText xml:space="preserve"> PAGEREF _Toc24955308 \h </w:instrText>
            </w:r>
            <w:r w:rsidR="0071559B">
              <w:rPr>
                <w:noProof/>
                <w:webHidden/>
              </w:rPr>
            </w:r>
            <w:r w:rsidR="0071559B">
              <w:rPr>
                <w:noProof/>
                <w:webHidden/>
              </w:rPr>
              <w:fldChar w:fldCharType="separate"/>
            </w:r>
            <w:r w:rsidR="0071559B">
              <w:rPr>
                <w:noProof/>
                <w:webHidden/>
              </w:rPr>
              <w:t>24</w:t>
            </w:r>
            <w:r w:rsidR="0071559B">
              <w:rPr>
                <w:noProof/>
                <w:webHidden/>
              </w:rPr>
              <w:fldChar w:fldCharType="end"/>
            </w:r>
          </w:hyperlink>
        </w:p>
        <w:p w14:paraId="2219212E" w14:textId="77777777" w:rsidR="0071559B" w:rsidRDefault="00664CE9">
          <w:pPr>
            <w:pStyle w:val="TOC3"/>
            <w:rPr>
              <w:rFonts w:asciiTheme="minorHAnsi" w:eastAsiaTheme="minorEastAsia" w:hAnsiTheme="minorHAnsi" w:cstheme="minorBidi"/>
              <w:noProof/>
              <w:sz w:val="22"/>
              <w:lang w:val="en-US"/>
            </w:rPr>
          </w:pPr>
          <w:hyperlink w:anchor="_Toc24955309" w:history="1">
            <w:r w:rsidR="0071559B" w:rsidRPr="0033210E">
              <w:rPr>
                <w:rStyle w:val="Hyperlink"/>
                <w:noProof/>
                <w:lang w:val="en-US"/>
              </w:rPr>
              <w:t>5.1.1 Subbab Lima Satu Satu</w:t>
            </w:r>
            <w:r w:rsidR="0071559B">
              <w:rPr>
                <w:noProof/>
                <w:webHidden/>
              </w:rPr>
              <w:tab/>
            </w:r>
            <w:r w:rsidR="0071559B">
              <w:rPr>
                <w:noProof/>
                <w:webHidden/>
              </w:rPr>
              <w:fldChar w:fldCharType="begin"/>
            </w:r>
            <w:r w:rsidR="0071559B">
              <w:rPr>
                <w:noProof/>
                <w:webHidden/>
              </w:rPr>
              <w:instrText xml:space="preserve"> PAGEREF _Toc24955309 \h </w:instrText>
            </w:r>
            <w:r w:rsidR="0071559B">
              <w:rPr>
                <w:noProof/>
                <w:webHidden/>
              </w:rPr>
            </w:r>
            <w:r w:rsidR="0071559B">
              <w:rPr>
                <w:noProof/>
                <w:webHidden/>
              </w:rPr>
              <w:fldChar w:fldCharType="separate"/>
            </w:r>
            <w:r w:rsidR="0071559B">
              <w:rPr>
                <w:noProof/>
                <w:webHidden/>
              </w:rPr>
              <w:t>24</w:t>
            </w:r>
            <w:r w:rsidR="0071559B">
              <w:rPr>
                <w:noProof/>
                <w:webHidden/>
              </w:rPr>
              <w:fldChar w:fldCharType="end"/>
            </w:r>
          </w:hyperlink>
        </w:p>
        <w:p w14:paraId="391AA153" w14:textId="77777777" w:rsidR="0071559B" w:rsidRDefault="00664CE9">
          <w:pPr>
            <w:pStyle w:val="TOC3"/>
            <w:rPr>
              <w:rFonts w:asciiTheme="minorHAnsi" w:eastAsiaTheme="minorEastAsia" w:hAnsiTheme="minorHAnsi" w:cstheme="minorBidi"/>
              <w:noProof/>
              <w:sz w:val="22"/>
              <w:lang w:val="en-US"/>
            </w:rPr>
          </w:pPr>
          <w:hyperlink w:anchor="_Toc24955310" w:history="1">
            <w:r w:rsidR="0071559B" w:rsidRPr="0033210E">
              <w:rPr>
                <w:rStyle w:val="Hyperlink"/>
                <w:noProof/>
                <w:lang w:val="en-US"/>
              </w:rPr>
              <w:t>5.1.2 Subbab Lima Satu Dua</w:t>
            </w:r>
            <w:r w:rsidR="0071559B">
              <w:rPr>
                <w:noProof/>
                <w:webHidden/>
              </w:rPr>
              <w:tab/>
            </w:r>
            <w:r w:rsidR="0071559B">
              <w:rPr>
                <w:noProof/>
                <w:webHidden/>
              </w:rPr>
              <w:fldChar w:fldCharType="begin"/>
            </w:r>
            <w:r w:rsidR="0071559B">
              <w:rPr>
                <w:noProof/>
                <w:webHidden/>
              </w:rPr>
              <w:instrText xml:space="preserve"> PAGEREF _Toc24955310 \h </w:instrText>
            </w:r>
            <w:r w:rsidR="0071559B">
              <w:rPr>
                <w:noProof/>
                <w:webHidden/>
              </w:rPr>
            </w:r>
            <w:r w:rsidR="0071559B">
              <w:rPr>
                <w:noProof/>
                <w:webHidden/>
              </w:rPr>
              <w:fldChar w:fldCharType="separate"/>
            </w:r>
            <w:r w:rsidR="0071559B">
              <w:rPr>
                <w:noProof/>
                <w:webHidden/>
              </w:rPr>
              <w:t>24</w:t>
            </w:r>
            <w:r w:rsidR="0071559B">
              <w:rPr>
                <w:noProof/>
                <w:webHidden/>
              </w:rPr>
              <w:fldChar w:fldCharType="end"/>
            </w:r>
          </w:hyperlink>
        </w:p>
        <w:p w14:paraId="4DABCF28" w14:textId="77777777" w:rsidR="0071559B" w:rsidRDefault="00664CE9">
          <w:pPr>
            <w:pStyle w:val="TOC2"/>
            <w:rPr>
              <w:rFonts w:asciiTheme="minorHAnsi" w:eastAsiaTheme="minorEastAsia" w:hAnsiTheme="minorHAnsi" w:cstheme="minorBidi"/>
              <w:noProof/>
              <w:sz w:val="22"/>
              <w:lang w:val="en-US"/>
            </w:rPr>
          </w:pPr>
          <w:hyperlink w:anchor="_Toc24955311" w:history="1">
            <w:r w:rsidR="0071559B" w:rsidRPr="0033210E">
              <w:rPr>
                <w:rStyle w:val="Hyperlink"/>
                <w:noProof/>
                <w:lang w:val="en-US"/>
              </w:rPr>
              <w:t>5.2 Subbab Lima Dua</w:t>
            </w:r>
            <w:r w:rsidR="0071559B">
              <w:rPr>
                <w:noProof/>
                <w:webHidden/>
              </w:rPr>
              <w:tab/>
            </w:r>
            <w:r w:rsidR="0071559B">
              <w:rPr>
                <w:noProof/>
                <w:webHidden/>
              </w:rPr>
              <w:fldChar w:fldCharType="begin"/>
            </w:r>
            <w:r w:rsidR="0071559B">
              <w:rPr>
                <w:noProof/>
                <w:webHidden/>
              </w:rPr>
              <w:instrText xml:space="preserve"> PAGEREF _Toc24955311 \h </w:instrText>
            </w:r>
            <w:r w:rsidR="0071559B">
              <w:rPr>
                <w:noProof/>
                <w:webHidden/>
              </w:rPr>
            </w:r>
            <w:r w:rsidR="0071559B">
              <w:rPr>
                <w:noProof/>
                <w:webHidden/>
              </w:rPr>
              <w:fldChar w:fldCharType="separate"/>
            </w:r>
            <w:r w:rsidR="0071559B">
              <w:rPr>
                <w:noProof/>
                <w:webHidden/>
              </w:rPr>
              <w:t>25</w:t>
            </w:r>
            <w:r w:rsidR="0071559B">
              <w:rPr>
                <w:noProof/>
                <w:webHidden/>
              </w:rPr>
              <w:fldChar w:fldCharType="end"/>
            </w:r>
          </w:hyperlink>
        </w:p>
        <w:p w14:paraId="533721D9" w14:textId="77777777" w:rsidR="0071559B" w:rsidRDefault="00664CE9">
          <w:pPr>
            <w:pStyle w:val="TOC3"/>
            <w:rPr>
              <w:rFonts w:asciiTheme="minorHAnsi" w:eastAsiaTheme="minorEastAsia" w:hAnsiTheme="minorHAnsi" w:cstheme="minorBidi"/>
              <w:noProof/>
              <w:sz w:val="22"/>
              <w:lang w:val="en-US"/>
            </w:rPr>
          </w:pPr>
          <w:hyperlink w:anchor="_Toc24955312" w:history="1">
            <w:r w:rsidR="0071559B" w:rsidRPr="0033210E">
              <w:rPr>
                <w:rStyle w:val="Hyperlink"/>
                <w:noProof/>
                <w:lang w:val="en-US"/>
              </w:rPr>
              <w:t>5.2.1 Subbab Lima Dua Satu</w:t>
            </w:r>
            <w:r w:rsidR="0071559B">
              <w:rPr>
                <w:noProof/>
                <w:webHidden/>
              </w:rPr>
              <w:tab/>
            </w:r>
            <w:r w:rsidR="0071559B">
              <w:rPr>
                <w:noProof/>
                <w:webHidden/>
              </w:rPr>
              <w:fldChar w:fldCharType="begin"/>
            </w:r>
            <w:r w:rsidR="0071559B">
              <w:rPr>
                <w:noProof/>
                <w:webHidden/>
              </w:rPr>
              <w:instrText xml:space="preserve"> PAGEREF _Toc24955312 \h </w:instrText>
            </w:r>
            <w:r w:rsidR="0071559B">
              <w:rPr>
                <w:noProof/>
                <w:webHidden/>
              </w:rPr>
            </w:r>
            <w:r w:rsidR="0071559B">
              <w:rPr>
                <w:noProof/>
                <w:webHidden/>
              </w:rPr>
              <w:fldChar w:fldCharType="separate"/>
            </w:r>
            <w:r w:rsidR="0071559B">
              <w:rPr>
                <w:noProof/>
                <w:webHidden/>
              </w:rPr>
              <w:t>25</w:t>
            </w:r>
            <w:r w:rsidR="0071559B">
              <w:rPr>
                <w:noProof/>
                <w:webHidden/>
              </w:rPr>
              <w:fldChar w:fldCharType="end"/>
            </w:r>
          </w:hyperlink>
        </w:p>
        <w:p w14:paraId="051A6664" w14:textId="77777777" w:rsidR="0071559B" w:rsidRDefault="00664CE9">
          <w:pPr>
            <w:pStyle w:val="TOC3"/>
            <w:rPr>
              <w:rFonts w:asciiTheme="minorHAnsi" w:eastAsiaTheme="minorEastAsia" w:hAnsiTheme="minorHAnsi" w:cstheme="minorBidi"/>
              <w:noProof/>
              <w:sz w:val="22"/>
              <w:lang w:val="en-US"/>
            </w:rPr>
          </w:pPr>
          <w:hyperlink w:anchor="_Toc24955313" w:history="1">
            <w:r w:rsidR="0071559B" w:rsidRPr="0033210E">
              <w:rPr>
                <w:rStyle w:val="Hyperlink"/>
                <w:noProof/>
                <w:lang w:val="en-US"/>
              </w:rPr>
              <w:t>5.2.2 Subbab Lima Dua Dua</w:t>
            </w:r>
            <w:r w:rsidR="0071559B">
              <w:rPr>
                <w:noProof/>
                <w:webHidden/>
              </w:rPr>
              <w:tab/>
            </w:r>
            <w:r w:rsidR="0071559B">
              <w:rPr>
                <w:noProof/>
                <w:webHidden/>
              </w:rPr>
              <w:fldChar w:fldCharType="begin"/>
            </w:r>
            <w:r w:rsidR="0071559B">
              <w:rPr>
                <w:noProof/>
                <w:webHidden/>
              </w:rPr>
              <w:instrText xml:space="preserve"> PAGEREF _Toc24955313 \h </w:instrText>
            </w:r>
            <w:r w:rsidR="0071559B">
              <w:rPr>
                <w:noProof/>
                <w:webHidden/>
              </w:rPr>
            </w:r>
            <w:r w:rsidR="0071559B">
              <w:rPr>
                <w:noProof/>
                <w:webHidden/>
              </w:rPr>
              <w:fldChar w:fldCharType="separate"/>
            </w:r>
            <w:r w:rsidR="0071559B">
              <w:rPr>
                <w:noProof/>
                <w:webHidden/>
              </w:rPr>
              <w:t>25</w:t>
            </w:r>
            <w:r w:rsidR="0071559B">
              <w:rPr>
                <w:noProof/>
                <w:webHidden/>
              </w:rPr>
              <w:fldChar w:fldCharType="end"/>
            </w:r>
          </w:hyperlink>
        </w:p>
        <w:p w14:paraId="60D6B4A9" w14:textId="77777777" w:rsidR="0071559B" w:rsidRDefault="00664CE9">
          <w:pPr>
            <w:pStyle w:val="TOC2"/>
            <w:rPr>
              <w:rFonts w:asciiTheme="minorHAnsi" w:eastAsiaTheme="minorEastAsia" w:hAnsiTheme="minorHAnsi" w:cstheme="minorBidi"/>
              <w:noProof/>
              <w:sz w:val="22"/>
              <w:lang w:val="en-US"/>
            </w:rPr>
          </w:pPr>
          <w:hyperlink w:anchor="_Toc24955314" w:history="1">
            <w:r w:rsidR="0071559B" w:rsidRPr="0033210E">
              <w:rPr>
                <w:rStyle w:val="Hyperlink"/>
                <w:noProof/>
                <w:lang w:val="en-US"/>
              </w:rPr>
              <w:t>5.3 Subbab Lima Tiga</w:t>
            </w:r>
            <w:r w:rsidR="0071559B">
              <w:rPr>
                <w:noProof/>
                <w:webHidden/>
              </w:rPr>
              <w:tab/>
            </w:r>
            <w:r w:rsidR="0071559B">
              <w:rPr>
                <w:noProof/>
                <w:webHidden/>
              </w:rPr>
              <w:fldChar w:fldCharType="begin"/>
            </w:r>
            <w:r w:rsidR="0071559B">
              <w:rPr>
                <w:noProof/>
                <w:webHidden/>
              </w:rPr>
              <w:instrText xml:space="preserve"> PAGEREF _Toc24955314 \h </w:instrText>
            </w:r>
            <w:r w:rsidR="0071559B">
              <w:rPr>
                <w:noProof/>
                <w:webHidden/>
              </w:rPr>
            </w:r>
            <w:r w:rsidR="0071559B">
              <w:rPr>
                <w:noProof/>
                <w:webHidden/>
              </w:rPr>
              <w:fldChar w:fldCharType="separate"/>
            </w:r>
            <w:r w:rsidR="0071559B">
              <w:rPr>
                <w:noProof/>
                <w:webHidden/>
              </w:rPr>
              <w:t>25</w:t>
            </w:r>
            <w:r w:rsidR="0071559B">
              <w:rPr>
                <w:noProof/>
                <w:webHidden/>
              </w:rPr>
              <w:fldChar w:fldCharType="end"/>
            </w:r>
          </w:hyperlink>
        </w:p>
        <w:p w14:paraId="27DDA94A" w14:textId="77777777" w:rsidR="0071559B" w:rsidRDefault="00664CE9">
          <w:pPr>
            <w:pStyle w:val="TOC3"/>
            <w:rPr>
              <w:rFonts w:asciiTheme="minorHAnsi" w:eastAsiaTheme="minorEastAsia" w:hAnsiTheme="minorHAnsi" w:cstheme="minorBidi"/>
              <w:noProof/>
              <w:sz w:val="22"/>
              <w:lang w:val="en-US"/>
            </w:rPr>
          </w:pPr>
          <w:hyperlink w:anchor="_Toc24955315" w:history="1">
            <w:r w:rsidR="0071559B" w:rsidRPr="0033210E">
              <w:rPr>
                <w:rStyle w:val="Hyperlink"/>
                <w:noProof/>
                <w:lang w:val="en-US"/>
              </w:rPr>
              <w:t>5.3.1</w:t>
            </w:r>
            <w:r w:rsidR="0071559B" w:rsidRPr="0033210E">
              <w:rPr>
                <w:rStyle w:val="Hyperlink"/>
                <w:noProof/>
              </w:rPr>
              <w:t xml:space="preserve"> Contoh </w:t>
            </w:r>
            <w:r w:rsidR="0071559B" w:rsidRPr="0033210E">
              <w:rPr>
                <w:rStyle w:val="Hyperlink"/>
                <w:noProof/>
                <w:lang w:val="en-US"/>
              </w:rPr>
              <w:t xml:space="preserve">Struktur </w:t>
            </w:r>
            <w:r w:rsidR="0071559B" w:rsidRPr="0033210E">
              <w:rPr>
                <w:rStyle w:val="Hyperlink"/>
                <w:noProof/>
              </w:rPr>
              <w:t>Penelitian Implementatif Pemb</w:t>
            </w:r>
            <w:r w:rsidR="0071559B" w:rsidRPr="0033210E">
              <w:rPr>
                <w:rStyle w:val="Hyperlink"/>
                <w:noProof/>
                <w:lang w:val="en-US"/>
              </w:rPr>
              <w:t>angunan</w:t>
            </w:r>
            <w:r w:rsidR="0071559B">
              <w:rPr>
                <w:noProof/>
                <w:webHidden/>
              </w:rPr>
              <w:tab/>
            </w:r>
            <w:r w:rsidR="0071559B">
              <w:rPr>
                <w:noProof/>
                <w:webHidden/>
              </w:rPr>
              <w:fldChar w:fldCharType="begin"/>
            </w:r>
            <w:r w:rsidR="0071559B">
              <w:rPr>
                <w:noProof/>
                <w:webHidden/>
              </w:rPr>
              <w:instrText xml:space="preserve"> PAGEREF _Toc24955315 \h </w:instrText>
            </w:r>
            <w:r w:rsidR="0071559B">
              <w:rPr>
                <w:noProof/>
                <w:webHidden/>
              </w:rPr>
            </w:r>
            <w:r w:rsidR="0071559B">
              <w:rPr>
                <w:noProof/>
                <w:webHidden/>
              </w:rPr>
              <w:fldChar w:fldCharType="separate"/>
            </w:r>
            <w:r w:rsidR="0071559B">
              <w:rPr>
                <w:noProof/>
                <w:webHidden/>
              </w:rPr>
              <w:t>25</w:t>
            </w:r>
            <w:r w:rsidR="0071559B">
              <w:rPr>
                <w:noProof/>
                <w:webHidden/>
              </w:rPr>
              <w:fldChar w:fldCharType="end"/>
            </w:r>
          </w:hyperlink>
        </w:p>
        <w:p w14:paraId="7DB432F4" w14:textId="77777777" w:rsidR="0071559B" w:rsidRDefault="00664CE9">
          <w:pPr>
            <w:pStyle w:val="TOC3"/>
            <w:rPr>
              <w:rFonts w:asciiTheme="minorHAnsi" w:eastAsiaTheme="minorEastAsia" w:hAnsiTheme="minorHAnsi" w:cstheme="minorBidi"/>
              <w:noProof/>
              <w:sz w:val="22"/>
              <w:lang w:val="en-US"/>
            </w:rPr>
          </w:pPr>
          <w:hyperlink w:anchor="_Toc24955316" w:history="1">
            <w:r w:rsidR="0071559B" w:rsidRPr="0033210E">
              <w:rPr>
                <w:rStyle w:val="Hyperlink"/>
                <w:noProof/>
                <w:lang w:val="en-US"/>
              </w:rPr>
              <w:t>5.3.2 Contoh Struktur Penelitian Nonimplementatif Eksperimental</w:t>
            </w:r>
            <w:r w:rsidR="0071559B">
              <w:rPr>
                <w:noProof/>
                <w:webHidden/>
              </w:rPr>
              <w:tab/>
            </w:r>
            <w:r w:rsidR="0071559B">
              <w:rPr>
                <w:noProof/>
                <w:webHidden/>
              </w:rPr>
              <w:fldChar w:fldCharType="begin"/>
            </w:r>
            <w:r w:rsidR="0071559B">
              <w:rPr>
                <w:noProof/>
                <w:webHidden/>
              </w:rPr>
              <w:instrText xml:space="preserve"> PAGEREF _Toc24955316 \h </w:instrText>
            </w:r>
            <w:r w:rsidR="0071559B">
              <w:rPr>
                <w:noProof/>
                <w:webHidden/>
              </w:rPr>
            </w:r>
            <w:r w:rsidR="0071559B">
              <w:rPr>
                <w:noProof/>
                <w:webHidden/>
              </w:rPr>
              <w:fldChar w:fldCharType="separate"/>
            </w:r>
            <w:r w:rsidR="0071559B">
              <w:rPr>
                <w:noProof/>
                <w:webHidden/>
              </w:rPr>
              <w:t>26</w:t>
            </w:r>
            <w:r w:rsidR="0071559B">
              <w:rPr>
                <w:noProof/>
                <w:webHidden/>
              </w:rPr>
              <w:fldChar w:fldCharType="end"/>
            </w:r>
          </w:hyperlink>
        </w:p>
        <w:p w14:paraId="0513A7E4" w14:textId="77777777" w:rsidR="0071559B" w:rsidRDefault="00664CE9">
          <w:pPr>
            <w:pStyle w:val="TOC1"/>
            <w:rPr>
              <w:rFonts w:asciiTheme="minorHAnsi" w:eastAsiaTheme="minorEastAsia" w:hAnsiTheme="minorHAnsi" w:cstheme="minorBidi"/>
              <w:sz w:val="22"/>
              <w:lang w:val="en-US"/>
            </w:rPr>
          </w:pPr>
          <w:hyperlink w:anchor="_Toc24955317" w:history="1">
            <w:r w:rsidR="0071559B" w:rsidRPr="0033210E">
              <w:rPr>
                <w:rStyle w:val="Hyperlink"/>
                <w:lang w:val="en-US"/>
              </w:rPr>
              <w:t>BAB 6 Penutup</w:t>
            </w:r>
            <w:r w:rsidR="0071559B">
              <w:rPr>
                <w:webHidden/>
              </w:rPr>
              <w:tab/>
            </w:r>
            <w:r w:rsidR="0071559B">
              <w:rPr>
                <w:webHidden/>
              </w:rPr>
              <w:fldChar w:fldCharType="begin"/>
            </w:r>
            <w:r w:rsidR="0071559B">
              <w:rPr>
                <w:webHidden/>
              </w:rPr>
              <w:instrText xml:space="preserve"> PAGEREF _Toc24955317 \h </w:instrText>
            </w:r>
            <w:r w:rsidR="0071559B">
              <w:rPr>
                <w:webHidden/>
              </w:rPr>
            </w:r>
            <w:r w:rsidR="0071559B">
              <w:rPr>
                <w:webHidden/>
              </w:rPr>
              <w:fldChar w:fldCharType="separate"/>
            </w:r>
            <w:r w:rsidR="0071559B">
              <w:rPr>
                <w:webHidden/>
              </w:rPr>
              <w:t>28</w:t>
            </w:r>
            <w:r w:rsidR="0071559B">
              <w:rPr>
                <w:webHidden/>
              </w:rPr>
              <w:fldChar w:fldCharType="end"/>
            </w:r>
          </w:hyperlink>
        </w:p>
        <w:p w14:paraId="5E1C8302" w14:textId="77777777" w:rsidR="0071559B" w:rsidRDefault="00664CE9">
          <w:pPr>
            <w:pStyle w:val="TOC2"/>
            <w:rPr>
              <w:rFonts w:asciiTheme="minorHAnsi" w:eastAsiaTheme="minorEastAsia" w:hAnsiTheme="minorHAnsi" w:cstheme="minorBidi"/>
              <w:noProof/>
              <w:sz w:val="22"/>
              <w:lang w:val="en-US"/>
            </w:rPr>
          </w:pPr>
          <w:hyperlink w:anchor="_Toc24955318" w:history="1">
            <w:r w:rsidR="0071559B" w:rsidRPr="0033210E">
              <w:rPr>
                <w:rStyle w:val="Hyperlink"/>
                <w:noProof/>
              </w:rPr>
              <w:t>6.1 Kesimpulan</w:t>
            </w:r>
            <w:r w:rsidR="0071559B">
              <w:rPr>
                <w:noProof/>
                <w:webHidden/>
              </w:rPr>
              <w:tab/>
            </w:r>
            <w:r w:rsidR="0071559B">
              <w:rPr>
                <w:noProof/>
                <w:webHidden/>
              </w:rPr>
              <w:fldChar w:fldCharType="begin"/>
            </w:r>
            <w:r w:rsidR="0071559B">
              <w:rPr>
                <w:noProof/>
                <w:webHidden/>
              </w:rPr>
              <w:instrText xml:space="preserve"> PAGEREF _Toc24955318 \h </w:instrText>
            </w:r>
            <w:r w:rsidR="0071559B">
              <w:rPr>
                <w:noProof/>
                <w:webHidden/>
              </w:rPr>
            </w:r>
            <w:r w:rsidR="0071559B">
              <w:rPr>
                <w:noProof/>
                <w:webHidden/>
              </w:rPr>
              <w:fldChar w:fldCharType="separate"/>
            </w:r>
            <w:r w:rsidR="0071559B">
              <w:rPr>
                <w:noProof/>
                <w:webHidden/>
              </w:rPr>
              <w:t>28</w:t>
            </w:r>
            <w:r w:rsidR="0071559B">
              <w:rPr>
                <w:noProof/>
                <w:webHidden/>
              </w:rPr>
              <w:fldChar w:fldCharType="end"/>
            </w:r>
          </w:hyperlink>
        </w:p>
        <w:p w14:paraId="06DAD1E0" w14:textId="77777777" w:rsidR="0071559B" w:rsidRDefault="00664CE9">
          <w:pPr>
            <w:pStyle w:val="TOC2"/>
            <w:rPr>
              <w:rFonts w:asciiTheme="minorHAnsi" w:eastAsiaTheme="minorEastAsia" w:hAnsiTheme="minorHAnsi" w:cstheme="minorBidi"/>
              <w:noProof/>
              <w:sz w:val="22"/>
              <w:lang w:val="en-US"/>
            </w:rPr>
          </w:pPr>
          <w:hyperlink w:anchor="_Toc24955319" w:history="1">
            <w:r w:rsidR="0071559B" w:rsidRPr="0033210E">
              <w:rPr>
                <w:rStyle w:val="Hyperlink"/>
                <w:noProof/>
              </w:rPr>
              <w:t>6.2 Saran</w:t>
            </w:r>
            <w:r w:rsidR="0071559B">
              <w:rPr>
                <w:noProof/>
                <w:webHidden/>
              </w:rPr>
              <w:tab/>
            </w:r>
            <w:r w:rsidR="0071559B">
              <w:rPr>
                <w:noProof/>
                <w:webHidden/>
              </w:rPr>
              <w:fldChar w:fldCharType="begin"/>
            </w:r>
            <w:r w:rsidR="0071559B">
              <w:rPr>
                <w:noProof/>
                <w:webHidden/>
              </w:rPr>
              <w:instrText xml:space="preserve"> PAGEREF _Toc24955319 \h </w:instrText>
            </w:r>
            <w:r w:rsidR="0071559B">
              <w:rPr>
                <w:noProof/>
                <w:webHidden/>
              </w:rPr>
            </w:r>
            <w:r w:rsidR="0071559B">
              <w:rPr>
                <w:noProof/>
                <w:webHidden/>
              </w:rPr>
              <w:fldChar w:fldCharType="separate"/>
            </w:r>
            <w:r w:rsidR="0071559B">
              <w:rPr>
                <w:noProof/>
                <w:webHidden/>
              </w:rPr>
              <w:t>28</w:t>
            </w:r>
            <w:r w:rsidR="0071559B">
              <w:rPr>
                <w:noProof/>
                <w:webHidden/>
              </w:rPr>
              <w:fldChar w:fldCharType="end"/>
            </w:r>
          </w:hyperlink>
        </w:p>
        <w:p w14:paraId="13B2324E" w14:textId="77777777" w:rsidR="0071559B" w:rsidRDefault="00664CE9">
          <w:pPr>
            <w:pStyle w:val="TOC1"/>
            <w:rPr>
              <w:rFonts w:asciiTheme="minorHAnsi" w:eastAsiaTheme="minorEastAsia" w:hAnsiTheme="minorHAnsi" w:cstheme="minorBidi"/>
              <w:sz w:val="22"/>
              <w:lang w:val="en-US"/>
            </w:rPr>
          </w:pPr>
          <w:hyperlink w:anchor="_Toc24955320" w:history="1">
            <w:r w:rsidR="0071559B" w:rsidRPr="0033210E">
              <w:rPr>
                <w:rStyle w:val="Hyperlink"/>
              </w:rPr>
              <w:t>DAFTAR REFERENSI</w:t>
            </w:r>
            <w:r w:rsidR="0071559B">
              <w:rPr>
                <w:webHidden/>
              </w:rPr>
              <w:tab/>
            </w:r>
            <w:r w:rsidR="0071559B">
              <w:rPr>
                <w:webHidden/>
              </w:rPr>
              <w:fldChar w:fldCharType="begin"/>
            </w:r>
            <w:r w:rsidR="0071559B">
              <w:rPr>
                <w:webHidden/>
              </w:rPr>
              <w:instrText xml:space="preserve"> PAGEREF _Toc24955320 \h </w:instrText>
            </w:r>
            <w:r w:rsidR="0071559B">
              <w:rPr>
                <w:webHidden/>
              </w:rPr>
            </w:r>
            <w:r w:rsidR="0071559B">
              <w:rPr>
                <w:webHidden/>
              </w:rPr>
              <w:fldChar w:fldCharType="separate"/>
            </w:r>
            <w:r w:rsidR="0071559B">
              <w:rPr>
                <w:webHidden/>
              </w:rPr>
              <w:t>29</w:t>
            </w:r>
            <w:r w:rsidR="0071559B">
              <w:rPr>
                <w:webHidden/>
              </w:rPr>
              <w:fldChar w:fldCharType="end"/>
            </w:r>
          </w:hyperlink>
        </w:p>
        <w:p w14:paraId="36408918" w14:textId="77777777" w:rsidR="0071559B" w:rsidRDefault="00664CE9">
          <w:pPr>
            <w:pStyle w:val="TOC1"/>
            <w:rPr>
              <w:rFonts w:asciiTheme="minorHAnsi" w:eastAsiaTheme="minorEastAsia" w:hAnsiTheme="minorHAnsi" w:cstheme="minorBidi"/>
              <w:sz w:val="22"/>
              <w:lang w:val="en-US"/>
            </w:rPr>
          </w:pPr>
          <w:hyperlink w:anchor="_Toc24955321" w:history="1">
            <w:r w:rsidR="0071559B" w:rsidRPr="0033210E">
              <w:rPr>
                <w:rStyle w:val="Hyperlink"/>
                <w:lang w:val="en-US"/>
              </w:rPr>
              <w:t>LAMPIRAN A PERSYARATAN FISIK DAN TATA LETAK</w:t>
            </w:r>
            <w:r w:rsidR="0071559B">
              <w:rPr>
                <w:webHidden/>
              </w:rPr>
              <w:tab/>
            </w:r>
            <w:r w:rsidR="0071559B">
              <w:rPr>
                <w:webHidden/>
              </w:rPr>
              <w:fldChar w:fldCharType="begin"/>
            </w:r>
            <w:r w:rsidR="0071559B">
              <w:rPr>
                <w:webHidden/>
              </w:rPr>
              <w:instrText xml:space="preserve"> PAGEREF _Toc24955321 \h </w:instrText>
            </w:r>
            <w:r w:rsidR="0071559B">
              <w:rPr>
                <w:webHidden/>
              </w:rPr>
            </w:r>
            <w:r w:rsidR="0071559B">
              <w:rPr>
                <w:webHidden/>
              </w:rPr>
              <w:fldChar w:fldCharType="separate"/>
            </w:r>
            <w:r w:rsidR="0071559B">
              <w:rPr>
                <w:webHidden/>
              </w:rPr>
              <w:t>32</w:t>
            </w:r>
            <w:r w:rsidR="0071559B">
              <w:rPr>
                <w:webHidden/>
              </w:rPr>
              <w:fldChar w:fldCharType="end"/>
            </w:r>
          </w:hyperlink>
        </w:p>
        <w:p w14:paraId="64D81E61" w14:textId="77777777" w:rsidR="0071559B" w:rsidRDefault="00664CE9">
          <w:pPr>
            <w:pStyle w:val="TOC2"/>
            <w:rPr>
              <w:rFonts w:asciiTheme="minorHAnsi" w:eastAsiaTheme="minorEastAsia" w:hAnsiTheme="minorHAnsi" w:cstheme="minorBidi"/>
              <w:noProof/>
              <w:sz w:val="22"/>
              <w:lang w:val="en-US"/>
            </w:rPr>
          </w:pPr>
          <w:hyperlink w:anchor="_Toc24955322" w:history="1">
            <w:r w:rsidR="0071559B" w:rsidRPr="0033210E">
              <w:rPr>
                <w:rStyle w:val="Hyperlink"/>
                <w:noProof/>
                <w:lang w:val="en-US"/>
              </w:rPr>
              <w:t>A.1 Kertas</w:t>
            </w:r>
            <w:r w:rsidR="0071559B">
              <w:rPr>
                <w:noProof/>
                <w:webHidden/>
              </w:rPr>
              <w:tab/>
            </w:r>
            <w:r w:rsidR="0071559B">
              <w:rPr>
                <w:noProof/>
                <w:webHidden/>
              </w:rPr>
              <w:fldChar w:fldCharType="begin"/>
            </w:r>
            <w:r w:rsidR="0071559B">
              <w:rPr>
                <w:noProof/>
                <w:webHidden/>
              </w:rPr>
              <w:instrText xml:space="preserve"> PAGEREF _Toc24955322 \h </w:instrText>
            </w:r>
            <w:r w:rsidR="0071559B">
              <w:rPr>
                <w:noProof/>
                <w:webHidden/>
              </w:rPr>
            </w:r>
            <w:r w:rsidR="0071559B">
              <w:rPr>
                <w:noProof/>
                <w:webHidden/>
              </w:rPr>
              <w:fldChar w:fldCharType="separate"/>
            </w:r>
            <w:r w:rsidR="0071559B">
              <w:rPr>
                <w:noProof/>
                <w:webHidden/>
              </w:rPr>
              <w:t>32</w:t>
            </w:r>
            <w:r w:rsidR="0071559B">
              <w:rPr>
                <w:noProof/>
                <w:webHidden/>
              </w:rPr>
              <w:fldChar w:fldCharType="end"/>
            </w:r>
          </w:hyperlink>
        </w:p>
        <w:p w14:paraId="52126613" w14:textId="77777777" w:rsidR="0071559B" w:rsidRDefault="00664CE9">
          <w:pPr>
            <w:pStyle w:val="TOC2"/>
            <w:rPr>
              <w:rFonts w:asciiTheme="minorHAnsi" w:eastAsiaTheme="minorEastAsia" w:hAnsiTheme="minorHAnsi" w:cstheme="minorBidi"/>
              <w:noProof/>
              <w:sz w:val="22"/>
              <w:lang w:val="en-US"/>
            </w:rPr>
          </w:pPr>
          <w:hyperlink w:anchor="_Toc24955323" w:history="1">
            <w:r w:rsidR="0071559B" w:rsidRPr="0033210E">
              <w:rPr>
                <w:rStyle w:val="Hyperlink"/>
                <w:noProof/>
                <w:lang w:val="en-US"/>
              </w:rPr>
              <w:t>A.2 Margin</w:t>
            </w:r>
            <w:r w:rsidR="0071559B">
              <w:rPr>
                <w:noProof/>
                <w:webHidden/>
              </w:rPr>
              <w:tab/>
            </w:r>
            <w:r w:rsidR="0071559B">
              <w:rPr>
                <w:noProof/>
                <w:webHidden/>
              </w:rPr>
              <w:fldChar w:fldCharType="begin"/>
            </w:r>
            <w:r w:rsidR="0071559B">
              <w:rPr>
                <w:noProof/>
                <w:webHidden/>
              </w:rPr>
              <w:instrText xml:space="preserve"> PAGEREF _Toc24955323 \h </w:instrText>
            </w:r>
            <w:r w:rsidR="0071559B">
              <w:rPr>
                <w:noProof/>
                <w:webHidden/>
              </w:rPr>
            </w:r>
            <w:r w:rsidR="0071559B">
              <w:rPr>
                <w:noProof/>
                <w:webHidden/>
              </w:rPr>
              <w:fldChar w:fldCharType="separate"/>
            </w:r>
            <w:r w:rsidR="0071559B">
              <w:rPr>
                <w:noProof/>
                <w:webHidden/>
              </w:rPr>
              <w:t>32</w:t>
            </w:r>
            <w:r w:rsidR="0071559B">
              <w:rPr>
                <w:noProof/>
                <w:webHidden/>
              </w:rPr>
              <w:fldChar w:fldCharType="end"/>
            </w:r>
          </w:hyperlink>
        </w:p>
        <w:p w14:paraId="26E2C3E4" w14:textId="77777777" w:rsidR="0071559B" w:rsidRDefault="00664CE9">
          <w:pPr>
            <w:pStyle w:val="TOC2"/>
            <w:rPr>
              <w:rFonts w:asciiTheme="minorHAnsi" w:eastAsiaTheme="minorEastAsia" w:hAnsiTheme="minorHAnsi" w:cstheme="minorBidi"/>
              <w:noProof/>
              <w:sz w:val="22"/>
              <w:lang w:val="en-US"/>
            </w:rPr>
          </w:pPr>
          <w:hyperlink w:anchor="_Toc24955324" w:history="1">
            <w:r w:rsidR="0071559B" w:rsidRPr="0033210E">
              <w:rPr>
                <w:rStyle w:val="Hyperlink"/>
                <w:noProof/>
                <w:lang w:val="en-US"/>
              </w:rPr>
              <w:t>A.3 Jenis dan Ukuran Huruf</w:t>
            </w:r>
            <w:r w:rsidR="0071559B">
              <w:rPr>
                <w:noProof/>
                <w:webHidden/>
              </w:rPr>
              <w:tab/>
            </w:r>
            <w:r w:rsidR="0071559B">
              <w:rPr>
                <w:noProof/>
                <w:webHidden/>
              </w:rPr>
              <w:fldChar w:fldCharType="begin"/>
            </w:r>
            <w:r w:rsidR="0071559B">
              <w:rPr>
                <w:noProof/>
                <w:webHidden/>
              </w:rPr>
              <w:instrText xml:space="preserve"> PAGEREF _Toc24955324 \h </w:instrText>
            </w:r>
            <w:r w:rsidR="0071559B">
              <w:rPr>
                <w:noProof/>
                <w:webHidden/>
              </w:rPr>
            </w:r>
            <w:r w:rsidR="0071559B">
              <w:rPr>
                <w:noProof/>
                <w:webHidden/>
              </w:rPr>
              <w:fldChar w:fldCharType="separate"/>
            </w:r>
            <w:r w:rsidR="0071559B">
              <w:rPr>
                <w:noProof/>
                <w:webHidden/>
              </w:rPr>
              <w:t>32</w:t>
            </w:r>
            <w:r w:rsidR="0071559B">
              <w:rPr>
                <w:noProof/>
                <w:webHidden/>
              </w:rPr>
              <w:fldChar w:fldCharType="end"/>
            </w:r>
          </w:hyperlink>
        </w:p>
        <w:p w14:paraId="6481C543" w14:textId="77777777" w:rsidR="0071559B" w:rsidRDefault="00664CE9">
          <w:pPr>
            <w:pStyle w:val="TOC2"/>
            <w:rPr>
              <w:rFonts w:asciiTheme="minorHAnsi" w:eastAsiaTheme="minorEastAsia" w:hAnsiTheme="minorHAnsi" w:cstheme="minorBidi"/>
              <w:noProof/>
              <w:sz w:val="22"/>
              <w:lang w:val="en-US"/>
            </w:rPr>
          </w:pPr>
          <w:hyperlink w:anchor="_Toc24955325" w:history="1">
            <w:r w:rsidR="0071559B" w:rsidRPr="0033210E">
              <w:rPr>
                <w:rStyle w:val="Hyperlink"/>
                <w:noProof/>
                <w:lang w:val="en-US"/>
              </w:rPr>
              <w:t>A.4 Spasi</w:t>
            </w:r>
            <w:r w:rsidR="0071559B">
              <w:rPr>
                <w:noProof/>
                <w:webHidden/>
              </w:rPr>
              <w:tab/>
            </w:r>
            <w:r w:rsidR="0071559B">
              <w:rPr>
                <w:noProof/>
                <w:webHidden/>
              </w:rPr>
              <w:fldChar w:fldCharType="begin"/>
            </w:r>
            <w:r w:rsidR="0071559B">
              <w:rPr>
                <w:noProof/>
                <w:webHidden/>
              </w:rPr>
              <w:instrText xml:space="preserve"> PAGEREF _Toc24955325 \h </w:instrText>
            </w:r>
            <w:r w:rsidR="0071559B">
              <w:rPr>
                <w:noProof/>
                <w:webHidden/>
              </w:rPr>
            </w:r>
            <w:r w:rsidR="0071559B">
              <w:rPr>
                <w:noProof/>
                <w:webHidden/>
              </w:rPr>
              <w:fldChar w:fldCharType="separate"/>
            </w:r>
            <w:r w:rsidR="0071559B">
              <w:rPr>
                <w:noProof/>
                <w:webHidden/>
              </w:rPr>
              <w:t>32</w:t>
            </w:r>
            <w:r w:rsidR="0071559B">
              <w:rPr>
                <w:noProof/>
                <w:webHidden/>
              </w:rPr>
              <w:fldChar w:fldCharType="end"/>
            </w:r>
          </w:hyperlink>
        </w:p>
        <w:p w14:paraId="61798776" w14:textId="77777777" w:rsidR="0071559B" w:rsidRDefault="00664CE9">
          <w:pPr>
            <w:pStyle w:val="TOC2"/>
            <w:rPr>
              <w:rFonts w:asciiTheme="minorHAnsi" w:eastAsiaTheme="minorEastAsia" w:hAnsiTheme="minorHAnsi" w:cstheme="minorBidi"/>
              <w:noProof/>
              <w:sz w:val="22"/>
              <w:lang w:val="en-US"/>
            </w:rPr>
          </w:pPr>
          <w:hyperlink w:anchor="_Toc24955326" w:history="1">
            <w:r w:rsidR="0071559B" w:rsidRPr="0033210E">
              <w:rPr>
                <w:rStyle w:val="Hyperlink"/>
                <w:noProof/>
                <w:lang w:val="en-US"/>
              </w:rPr>
              <w:t>A.5 Kepala Bab dan Subbab</w:t>
            </w:r>
            <w:r w:rsidR="0071559B">
              <w:rPr>
                <w:noProof/>
                <w:webHidden/>
              </w:rPr>
              <w:tab/>
            </w:r>
            <w:r w:rsidR="0071559B">
              <w:rPr>
                <w:noProof/>
                <w:webHidden/>
              </w:rPr>
              <w:fldChar w:fldCharType="begin"/>
            </w:r>
            <w:r w:rsidR="0071559B">
              <w:rPr>
                <w:noProof/>
                <w:webHidden/>
              </w:rPr>
              <w:instrText xml:space="preserve"> PAGEREF _Toc24955326 \h </w:instrText>
            </w:r>
            <w:r w:rsidR="0071559B">
              <w:rPr>
                <w:noProof/>
                <w:webHidden/>
              </w:rPr>
            </w:r>
            <w:r w:rsidR="0071559B">
              <w:rPr>
                <w:noProof/>
                <w:webHidden/>
              </w:rPr>
              <w:fldChar w:fldCharType="separate"/>
            </w:r>
            <w:r w:rsidR="0071559B">
              <w:rPr>
                <w:noProof/>
                <w:webHidden/>
              </w:rPr>
              <w:t>32</w:t>
            </w:r>
            <w:r w:rsidR="0071559B">
              <w:rPr>
                <w:noProof/>
                <w:webHidden/>
              </w:rPr>
              <w:fldChar w:fldCharType="end"/>
            </w:r>
          </w:hyperlink>
        </w:p>
        <w:p w14:paraId="0E4E97D5" w14:textId="77777777" w:rsidR="0071559B" w:rsidRDefault="00664CE9">
          <w:pPr>
            <w:pStyle w:val="TOC2"/>
            <w:rPr>
              <w:rFonts w:asciiTheme="minorHAnsi" w:eastAsiaTheme="minorEastAsia" w:hAnsiTheme="minorHAnsi" w:cstheme="minorBidi"/>
              <w:noProof/>
              <w:sz w:val="22"/>
              <w:lang w:val="en-US"/>
            </w:rPr>
          </w:pPr>
          <w:hyperlink w:anchor="_Toc24955327" w:history="1">
            <w:r w:rsidR="0071559B" w:rsidRPr="0033210E">
              <w:rPr>
                <w:rStyle w:val="Hyperlink"/>
                <w:noProof/>
                <w:lang w:val="en-US"/>
              </w:rPr>
              <w:t>A.6 Nomor Halaman</w:t>
            </w:r>
            <w:r w:rsidR="0071559B">
              <w:rPr>
                <w:noProof/>
                <w:webHidden/>
              </w:rPr>
              <w:tab/>
            </w:r>
            <w:r w:rsidR="0071559B">
              <w:rPr>
                <w:noProof/>
                <w:webHidden/>
              </w:rPr>
              <w:fldChar w:fldCharType="begin"/>
            </w:r>
            <w:r w:rsidR="0071559B">
              <w:rPr>
                <w:noProof/>
                <w:webHidden/>
              </w:rPr>
              <w:instrText xml:space="preserve"> PAGEREF _Toc24955327 \h </w:instrText>
            </w:r>
            <w:r w:rsidR="0071559B">
              <w:rPr>
                <w:noProof/>
                <w:webHidden/>
              </w:rPr>
            </w:r>
            <w:r w:rsidR="0071559B">
              <w:rPr>
                <w:noProof/>
                <w:webHidden/>
              </w:rPr>
              <w:fldChar w:fldCharType="separate"/>
            </w:r>
            <w:r w:rsidR="0071559B">
              <w:rPr>
                <w:noProof/>
                <w:webHidden/>
              </w:rPr>
              <w:t>33</w:t>
            </w:r>
            <w:r w:rsidR="0071559B">
              <w:rPr>
                <w:noProof/>
                <w:webHidden/>
              </w:rPr>
              <w:fldChar w:fldCharType="end"/>
            </w:r>
          </w:hyperlink>
        </w:p>
        <w:p w14:paraId="7823714F" w14:textId="77777777" w:rsidR="0071559B" w:rsidRDefault="00664CE9">
          <w:pPr>
            <w:pStyle w:val="TOC1"/>
            <w:rPr>
              <w:rFonts w:asciiTheme="minorHAnsi" w:eastAsiaTheme="minorEastAsia" w:hAnsiTheme="minorHAnsi" w:cstheme="minorBidi"/>
              <w:sz w:val="22"/>
              <w:lang w:val="en-US"/>
            </w:rPr>
          </w:pPr>
          <w:hyperlink w:anchor="_Toc24955328" w:history="1">
            <w:r w:rsidR="0071559B" w:rsidRPr="0033210E">
              <w:rPr>
                <w:rStyle w:val="Hyperlink"/>
                <w:lang w:val="en-US"/>
              </w:rPr>
              <w:t>LAMPIRAN B PENGGUNAAN BAHASA</w:t>
            </w:r>
            <w:r w:rsidR="0071559B">
              <w:rPr>
                <w:webHidden/>
              </w:rPr>
              <w:tab/>
            </w:r>
            <w:r w:rsidR="0071559B">
              <w:rPr>
                <w:webHidden/>
              </w:rPr>
              <w:fldChar w:fldCharType="begin"/>
            </w:r>
            <w:r w:rsidR="0071559B">
              <w:rPr>
                <w:webHidden/>
              </w:rPr>
              <w:instrText xml:space="preserve"> PAGEREF _Toc24955328 \h </w:instrText>
            </w:r>
            <w:r w:rsidR="0071559B">
              <w:rPr>
                <w:webHidden/>
              </w:rPr>
            </w:r>
            <w:r w:rsidR="0071559B">
              <w:rPr>
                <w:webHidden/>
              </w:rPr>
              <w:fldChar w:fldCharType="separate"/>
            </w:r>
            <w:r w:rsidR="0071559B">
              <w:rPr>
                <w:webHidden/>
              </w:rPr>
              <w:t>34</w:t>
            </w:r>
            <w:r w:rsidR="0071559B">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24955266"/>
      <w:r>
        <w:lastRenderedPageBreak/>
        <w:t>DAFTAR TABEL</w:t>
      </w:r>
      <w:bookmarkEnd w:id="10"/>
    </w:p>
    <w:p w14:paraId="3E7723F4" w14:textId="77777777" w:rsidR="0026079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23966761" w:history="1">
        <w:r w:rsidR="00260792" w:rsidRPr="0051028B">
          <w:rPr>
            <w:rStyle w:val="Hyperlink"/>
            <w:noProof/>
          </w:rPr>
          <w:t>Tabel 4.1 Kebutuhan Fungsional</w:t>
        </w:r>
        <w:r w:rsidR="00260792">
          <w:rPr>
            <w:noProof/>
            <w:webHidden/>
          </w:rPr>
          <w:tab/>
        </w:r>
        <w:r w:rsidR="00260792">
          <w:rPr>
            <w:noProof/>
            <w:webHidden/>
          </w:rPr>
          <w:fldChar w:fldCharType="begin"/>
        </w:r>
        <w:r w:rsidR="00260792">
          <w:rPr>
            <w:noProof/>
            <w:webHidden/>
          </w:rPr>
          <w:instrText xml:space="preserve"> PAGEREF _Toc23966761 \h </w:instrText>
        </w:r>
        <w:r w:rsidR="00260792">
          <w:rPr>
            <w:noProof/>
            <w:webHidden/>
          </w:rPr>
        </w:r>
        <w:r w:rsidR="00260792">
          <w:rPr>
            <w:noProof/>
            <w:webHidden/>
          </w:rPr>
          <w:fldChar w:fldCharType="separate"/>
        </w:r>
        <w:r w:rsidR="00260792">
          <w:rPr>
            <w:noProof/>
            <w:webHidden/>
          </w:rPr>
          <w:t>12</w:t>
        </w:r>
        <w:r w:rsidR="00260792">
          <w:rPr>
            <w:noProof/>
            <w:webHidden/>
          </w:rPr>
          <w:fldChar w:fldCharType="end"/>
        </w:r>
      </w:hyperlink>
    </w:p>
    <w:p w14:paraId="7BAB1AA8" w14:textId="77777777" w:rsidR="00260792" w:rsidRDefault="00664CE9">
      <w:pPr>
        <w:pStyle w:val="TableofFigures"/>
        <w:tabs>
          <w:tab w:val="right" w:leader="dot" w:pos="7927"/>
        </w:tabs>
        <w:rPr>
          <w:rFonts w:asciiTheme="minorHAnsi" w:eastAsiaTheme="minorEastAsia" w:hAnsiTheme="minorHAnsi" w:cstheme="minorBidi"/>
          <w:noProof/>
          <w:sz w:val="22"/>
          <w:lang w:val="en-US"/>
        </w:rPr>
      </w:pPr>
      <w:hyperlink w:anchor="_Toc23966762" w:history="1">
        <w:r w:rsidR="00260792" w:rsidRPr="0051028B">
          <w:rPr>
            <w:rStyle w:val="Hyperlink"/>
            <w:noProof/>
          </w:rPr>
          <w:t>Tabel 4.2 Kebutuhan perangkat lunak</w:t>
        </w:r>
        <w:r w:rsidR="00260792">
          <w:rPr>
            <w:noProof/>
            <w:webHidden/>
          </w:rPr>
          <w:tab/>
        </w:r>
        <w:r w:rsidR="00260792">
          <w:rPr>
            <w:noProof/>
            <w:webHidden/>
          </w:rPr>
          <w:fldChar w:fldCharType="begin"/>
        </w:r>
        <w:r w:rsidR="00260792">
          <w:rPr>
            <w:noProof/>
            <w:webHidden/>
          </w:rPr>
          <w:instrText xml:space="preserve"> PAGEREF _Toc23966762 \h </w:instrText>
        </w:r>
        <w:r w:rsidR="00260792">
          <w:rPr>
            <w:noProof/>
            <w:webHidden/>
          </w:rPr>
        </w:r>
        <w:r w:rsidR="00260792">
          <w:rPr>
            <w:noProof/>
            <w:webHidden/>
          </w:rPr>
          <w:fldChar w:fldCharType="separate"/>
        </w:r>
        <w:r w:rsidR="00260792">
          <w:rPr>
            <w:noProof/>
            <w:webHidden/>
          </w:rPr>
          <w:t>13</w:t>
        </w:r>
        <w:r w:rsidR="00260792">
          <w:rPr>
            <w:noProof/>
            <w:webHidden/>
          </w:rPr>
          <w:fldChar w:fldCharType="end"/>
        </w:r>
      </w:hyperlink>
    </w:p>
    <w:p w14:paraId="6E2AA91F" w14:textId="77777777" w:rsidR="00260792" w:rsidRDefault="00664CE9">
      <w:pPr>
        <w:pStyle w:val="TableofFigures"/>
        <w:tabs>
          <w:tab w:val="right" w:leader="dot" w:pos="7927"/>
        </w:tabs>
        <w:rPr>
          <w:rFonts w:asciiTheme="minorHAnsi" w:eastAsiaTheme="minorEastAsia" w:hAnsiTheme="minorHAnsi" w:cstheme="minorBidi"/>
          <w:noProof/>
          <w:sz w:val="22"/>
          <w:lang w:val="en-US"/>
        </w:rPr>
      </w:pPr>
      <w:hyperlink w:anchor="_Toc23966763" w:history="1">
        <w:r w:rsidR="00260792" w:rsidRPr="0051028B">
          <w:rPr>
            <w:rStyle w:val="Hyperlink"/>
            <w:noProof/>
          </w:rPr>
          <w:t>Tabel 4.3 Kebutuhan Perangkat Keras</w:t>
        </w:r>
        <w:r w:rsidR="00260792">
          <w:rPr>
            <w:noProof/>
            <w:webHidden/>
          </w:rPr>
          <w:tab/>
        </w:r>
        <w:r w:rsidR="00260792">
          <w:rPr>
            <w:noProof/>
            <w:webHidden/>
          </w:rPr>
          <w:fldChar w:fldCharType="begin"/>
        </w:r>
        <w:r w:rsidR="00260792">
          <w:rPr>
            <w:noProof/>
            <w:webHidden/>
          </w:rPr>
          <w:instrText xml:space="preserve"> PAGEREF _Toc23966763 \h </w:instrText>
        </w:r>
        <w:r w:rsidR="00260792">
          <w:rPr>
            <w:noProof/>
            <w:webHidden/>
          </w:rPr>
        </w:r>
        <w:r w:rsidR="00260792">
          <w:rPr>
            <w:noProof/>
            <w:webHidden/>
          </w:rPr>
          <w:fldChar w:fldCharType="separate"/>
        </w:r>
        <w:r w:rsidR="00260792">
          <w:rPr>
            <w:noProof/>
            <w:webHidden/>
          </w:rPr>
          <w:t>13</w:t>
        </w:r>
        <w:r w:rsidR="00260792">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24955267"/>
      <w:r>
        <w:rPr>
          <w:caps w:val="0"/>
        </w:rPr>
        <w:lastRenderedPageBreak/>
        <w:t>DAFTAR GAMBAR</w:t>
      </w:r>
      <w:bookmarkEnd w:id="11"/>
    </w:p>
    <w:p w14:paraId="2AF7F68D" w14:textId="77777777" w:rsidR="00270A0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24054128" w:history="1">
        <w:r w:rsidR="00270A02" w:rsidRPr="00922DC5">
          <w:rPr>
            <w:rStyle w:val="Hyperlink"/>
            <w:noProof/>
          </w:rPr>
          <w:t>Gambar 3.1 Metodologi Penelitian</w:t>
        </w:r>
        <w:r w:rsidR="00270A02">
          <w:rPr>
            <w:noProof/>
            <w:webHidden/>
          </w:rPr>
          <w:tab/>
        </w:r>
        <w:r w:rsidR="00270A02">
          <w:rPr>
            <w:noProof/>
            <w:webHidden/>
          </w:rPr>
          <w:fldChar w:fldCharType="begin"/>
        </w:r>
        <w:r w:rsidR="00270A02">
          <w:rPr>
            <w:noProof/>
            <w:webHidden/>
          </w:rPr>
          <w:instrText xml:space="preserve"> PAGEREF _Toc24054128 \h </w:instrText>
        </w:r>
        <w:r w:rsidR="00270A02">
          <w:rPr>
            <w:noProof/>
            <w:webHidden/>
          </w:rPr>
        </w:r>
        <w:r w:rsidR="00270A02">
          <w:rPr>
            <w:noProof/>
            <w:webHidden/>
          </w:rPr>
          <w:fldChar w:fldCharType="separate"/>
        </w:r>
        <w:r w:rsidR="00270A02">
          <w:rPr>
            <w:noProof/>
            <w:webHidden/>
          </w:rPr>
          <w:t>8</w:t>
        </w:r>
        <w:r w:rsidR="00270A02">
          <w:rPr>
            <w:noProof/>
            <w:webHidden/>
          </w:rPr>
          <w:fldChar w:fldCharType="end"/>
        </w:r>
      </w:hyperlink>
    </w:p>
    <w:p w14:paraId="05BA4C7A" w14:textId="77777777" w:rsidR="00270A02" w:rsidRDefault="00664CE9">
      <w:pPr>
        <w:pStyle w:val="TableofFigures"/>
        <w:tabs>
          <w:tab w:val="right" w:leader="dot" w:pos="7927"/>
        </w:tabs>
        <w:rPr>
          <w:rFonts w:asciiTheme="minorHAnsi" w:eastAsiaTheme="minorEastAsia" w:hAnsiTheme="minorHAnsi" w:cstheme="minorBidi"/>
          <w:noProof/>
          <w:sz w:val="22"/>
          <w:lang w:val="en-US"/>
        </w:rPr>
      </w:pPr>
      <w:hyperlink w:anchor="_Toc24054129" w:history="1">
        <w:r w:rsidR="00270A02" w:rsidRPr="00922DC5">
          <w:rPr>
            <w:rStyle w:val="Hyperlink"/>
            <w:noProof/>
          </w:rPr>
          <w:t>Gambar 3.2 Alur implementasi sistem pelacakan dalam gedung berbasis BLE</w:t>
        </w:r>
        <w:r w:rsidR="00270A02">
          <w:rPr>
            <w:noProof/>
            <w:webHidden/>
          </w:rPr>
          <w:tab/>
        </w:r>
        <w:r w:rsidR="00270A02">
          <w:rPr>
            <w:noProof/>
            <w:webHidden/>
          </w:rPr>
          <w:fldChar w:fldCharType="begin"/>
        </w:r>
        <w:r w:rsidR="00270A02">
          <w:rPr>
            <w:noProof/>
            <w:webHidden/>
          </w:rPr>
          <w:instrText xml:space="preserve"> PAGEREF _Toc24054129 \h </w:instrText>
        </w:r>
        <w:r w:rsidR="00270A02">
          <w:rPr>
            <w:noProof/>
            <w:webHidden/>
          </w:rPr>
        </w:r>
        <w:r w:rsidR="00270A02">
          <w:rPr>
            <w:noProof/>
            <w:webHidden/>
          </w:rPr>
          <w:fldChar w:fldCharType="separate"/>
        </w:r>
        <w:r w:rsidR="00270A02">
          <w:rPr>
            <w:noProof/>
            <w:webHidden/>
          </w:rPr>
          <w:t>10</w:t>
        </w:r>
        <w:r w:rsidR="00270A02">
          <w:rPr>
            <w:noProof/>
            <w:webHidden/>
          </w:rPr>
          <w:fldChar w:fldCharType="end"/>
        </w:r>
      </w:hyperlink>
    </w:p>
    <w:p w14:paraId="5714A236" w14:textId="77777777" w:rsidR="00270A02" w:rsidRDefault="00664CE9">
      <w:pPr>
        <w:pStyle w:val="TableofFigures"/>
        <w:tabs>
          <w:tab w:val="right" w:leader="dot" w:pos="7927"/>
        </w:tabs>
        <w:rPr>
          <w:rFonts w:asciiTheme="minorHAnsi" w:eastAsiaTheme="minorEastAsia" w:hAnsiTheme="minorHAnsi" w:cstheme="minorBidi"/>
          <w:noProof/>
          <w:sz w:val="22"/>
          <w:lang w:val="en-US"/>
        </w:rPr>
      </w:pPr>
      <w:hyperlink w:anchor="_Toc24054130" w:history="1">
        <w:r w:rsidR="00270A02" w:rsidRPr="00922DC5">
          <w:rPr>
            <w:rStyle w:val="Hyperlink"/>
            <w:noProof/>
          </w:rPr>
          <w:t>Gambar 4.1 Diagram alir tahap pertama metode fingerprinting</w:t>
        </w:r>
        <w:r w:rsidR="00270A02">
          <w:rPr>
            <w:noProof/>
            <w:webHidden/>
          </w:rPr>
          <w:tab/>
        </w:r>
        <w:r w:rsidR="00270A02">
          <w:rPr>
            <w:noProof/>
            <w:webHidden/>
          </w:rPr>
          <w:fldChar w:fldCharType="begin"/>
        </w:r>
        <w:r w:rsidR="00270A02">
          <w:rPr>
            <w:noProof/>
            <w:webHidden/>
          </w:rPr>
          <w:instrText xml:space="preserve"> PAGEREF _Toc24054130 \h </w:instrText>
        </w:r>
        <w:r w:rsidR="00270A02">
          <w:rPr>
            <w:noProof/>
            <w:webHidden/>
          </w:rPr>
        </w:r>
        <w:r w:rsidR="00270A02">
          <w:rPr>
            <w:noProof/>
            <w:webHidden/>
          </w:rPr>
          <w:fldChar w:fldCharType="separate"/>
        </w:r>
        <w:r w:rsidR="00270A02">
          <w:rPr>
            <w:noProof/>
            <w:webHidden/>
          </w:rPr>
          <w:t>15</w:t>
        </w:r>
        <w:r w:rsidR="00270A02">
          <w:rPr>
            <w:noProof/>
            <w:webHidden/>
          </w:rPr>
          <w:fldChar w:fldCharType="end"/>
        </w:r>
      </w:hyperlink>
    </w:p>
    <w:p w14:paraId="4D9FCCCE" w14:textId="77777777" w:rsidR="00270A02" w:rsidRDefault="00664CE9">
      <w:pPr>
        <w:pStyle w:val="TableofFigures"/>
        <w:tabs>
          <w:tab w:val="right" w:leader="dot" w:pos="7927"/>
        </w:tabs>
        <w:rPr>
          <w:rFonts w:asciiTheme="minorHAnsi" w:eastAsiaTheme="minorEastAsia" w:hAnsiTheme="minorHAnsi" w:cstheme="minorBidi"/>
          <w:noProof/>
          <w:sz w:val="22"/>
          <w:lang w:val="en-US"/>
        </w:rPr>
      </w:pPr>
      <w:hyperlink w:anchor="_Toc24054131" w:history="1">
        <w:r w:rsidR="00270A02" w:rsidRPr="00922DC5">
          <w:rPr>
            <w:rStyle w:val="Hyperlink"/>
            <w:noProof/>
          </w:rPr>
          <w:t>Gambar 4.2 Denah ruangan implementasi sistem pelacakan dalam gedung</w:t>
        </w:r>
        <w:r w:rsidR="00270A02">
          <w:rPr>
            <w:noProof/>
            <w:webHidden/>
          </w:rPr>
          <w:tab/>
        </w:r>
        <w:r w:rsidR="00270A02">
          <w:rPr>
            <w:noProof/>
            <w:webHidden/>
          </w:rPr>
          <w:fldChar w:fldCharType="begin"/>
        </w:r>
        <w:r w:rsidR="00270A02">
          <w:rPr>
            <w:noProof/>
            <w:webHidden/>
          </w:rPr>
          <w:instrText xml:space="preserve"> PAGEREF _Toc24054131 \h </w:instrText>
        </w:r>
        <w:r w:rsidR="00270A02">
          <w:rPr>
            <w:noProof/>
            <w:webHidden/>
          </w:rPr>
        </w:r>
        <w:r w:rsidR="00270A02">
          <w:rPr>
            <w:noProof/>
            <w:webHidden/>
          </w:rPr>
          <w:fldChar w:fldCharType="separate"/>
        </w:r>
        <w:r w:rsidR="00270A02">
          <w:rPr>
            <w:noProof/>
            <w:webHidden/>
          </w:rPr>
          <w:t>16</w:t>
        </w:r>
        <w:r w:rsidR="00270A02">
          <w:rPr>
            <w:noProof/>
            <w:webHidden/>
          </w:rPr>
          <w:fldChar w:fldCharType="end"/>
        </w:r>
      </w:hyperlink>
    </w:p>
    <w:p w14:paraId="0680D6DA" w14:textId="77777777" w:rsidR="00270A02" w:rsidRDefault="00664CE9">
      <w:pPr>
        <w:pStyle w:val="TableofFigures"/>
        <w:tabs>
          <w:tab w:val="right" w:leader="dot" w:pos="7927"/>
        </w:tabs>
        <w:rPr>
          <w:rFonts w:asciiTheme="minorHAnsi" w:eastAsiaTheme="minorEastAsia" w:hAnsiTheme="minorHAnsi" w:cstheme="minorBidi"/>
          <w:noProof/>
          <w:sz w:val="22"/>
          <w:lang w:val="en-US"/>
        </w:rPr>
      </w:pPr>
      <w:hyperlink w:anchor="_Toc24054132" w:history="1">
        <w:r w:rsidR="00270A02" w:rsidRPr="00922DC5">
          <w:rPr>
            <w:rStyle w:val="Hyperlink"/>
            <w:noProof/>
          </w:rPr>
          <w:t>Gambar 4.3 Diagram alir pelacakan perangkat iTAG Bluetooth</w:t>
        </w:r>
        <w:r w:rsidR="00270A02">
          <w:rPr>
            <w:noProof/>
            <w:webHidden/>
          </w:rPr>
          <w:tab/>
        </w:r>
        <w:r w:rsidR="00270A02">
          <w:rPr>
            <w:noProof/>
            <w:webHidden/>
          </w:rPr>
          <w:fldChar w:fldCharType="begin"/>
        </w:r>
        <w:r w:rsidR="00270A02">
          <w:rPr>
            <w:noProof/>
            <w:webHidden/>
          </w:rPr>
          <w:instrText xml:space="preserve"> PAGEREF _Toc24054132 \h </w:instrText>
        </w:r>
        <w:r w:rsidR="00270A02">
          <w:rPr>
            <w:noProof/>
            <w:webHidden/>
          </w:rPr>
        </w:r>
        <w:r w:rsidR="00270A02">
          <w:rPr>
            <w:noProof/>
            <w:webHidden/>
          </w:rPr>
          <w:fldChar w:fldCharType="separate"/>
        </w:r>
        <w:r w:rsidR="00270A02">
          <w:rPr>
            <w:noProof/>
            <w:webHidden/>
          </w:rPr>
          <w:t>18</w:t>
        </w:r>
        <w:r w:rsidR="00270A02">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24955268"/>
      <w:r>
        <w:rPr>
          <w:caps w:val="0"/>
        </w:rPr>
        <w:lastRenderedPageBreak/>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1B2070">
          <w:rPr>
            <w:webHidden/>
          </w:rPr>
          <w:t>29</w:t>
        </w:r>
        <w:r w:rsidR="001B2070">
          <w:rPr>
            <w:webHidden/>
          </w:rPr>
          <w:fldChar w:fldCharType="end"/>
        </w:r>
      </w:hyperlink>
    </w:p>
    <w:p w14:paraId="11D5B5AE" w14:textId="77777777" w:rsidR="001B2070" w:rsidRDefault="00664CE9">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EA78477" w14:textId="77777777" w:rsidR="001B2070" w:rsidRDefault="00664CE9">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0B91A22D" w14:textId="77777777" w:rsidR="001B2070" w:rsidRDefault="00664CE9">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D073CC3" w14:textId="77777777" w:rsidR="001B2070" w:rsidRDefault="00664CE9">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9B2E952" w14:textId="77777777" w:rsidR="001B2070" w:rsidRDefault="00664CE9">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FADB897" w14:textId="77777777" w:rsidR="001B2070" w:rsidRDefault="00664CE9">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1B2070">
          <w:rPr>
            <w:noProof/>
            <w:webHidden/>
          </w:rPr>
          <w:t>30</w:t>
        </w:r>
        <w:r w:rsidR="001B2070">
          <w:rPr>
            <w:noProof/>
            <w:webHidden/>
          </w:rPr>
          <w:fldChar w:fldCharType="end"/>
        </w:r>
      </w:hyperlink>
    </w:p>
    <w:p w14:paraId="768F75D5" w14:textId="77777777" w:rsidR="001B2070" w:rsidRDefault="00664CE9">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1B2070">
          <w:rPr>
            <w:webHidden/>
          </w:rPr>
          <w:t>31</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24955269"/>
      <w:r>
        <w:rPr>
          <w:caps w:val="0"/>
          <w:lang w:val="en-US"/>
        </w:rPr>
        <w:lastRenderedPageBreak/>
        <w:t>PENDAHULUAN</w:t>
      </w:r>
      <w:bookmarkEnd w:id="13"/>
    </w:p>
    <w:p w14:paraId="07D6F6A5" w14:textId="1CA1318B" w:rsidR="005B7834" w:rsidRDefault="0073645E" w:rsidP="005B7834">
      <w:pPr>
        <w:pStyle w:val="Heading2"/>
      </w:pPr>
      <w:bookmarkStart w:id="14" w:name="_Toc24955270"/>
      <w:r>
        <w:t xml:space="preserve">Latar </w:t>
      </w:r>
      <w:r>
        <w:rPr>
          <w:lang w:val="en-US"/>
        </w:rPr>
        <w:t>B</w:t>
      </w:r>
      <w:r w:rsidR="005B7834">
        <w:t>elakang</w:t>
      </w:r>
      <w:bookmarkEnd w:id="14"/>
    </w:p>
    <w:p w14:paraId="1DCC9B22" w14:textId="021C33A4" w:rsidR="00664CE9" w:rsidRPr="00D310F9" w:rsidRDefault="00664CE9" w:rsidP="00D536BC">
      <w:pPr>
        <w:pStyle w:val="BodyTextFirstIndent"/>
      </w:pPr>
      <w:r>
        <w:t xml:space="preserve"> </w:t>
      </w:r>
      <w:r w:rsidR="00732C3F">
        <w:t xml:space="preserve">Pengembangan infrastruktur kesehatan terutama dalam bidang pelacakan lokasi pasien menjadi kebutuhan yang penting. </w:t>
      </w:r>
      <w:r w:rsidR="00732C3F">
        <w:fldChar w:fldCharType="begin" w:fldLock="1"/>
      </w:r>
      <w:r w:rsidR="00D310F9">
        <w:instrText>ADDIN CSL_CITATION {"citationItems":[{"id":"ITEM-1","itemData":{"DOI":"10.1016/j.adhoc.2012.04.006","ISSN":"15708705","author":[{"dropping-particle":"","family":"Cesana","given":"Matteo","non-dropping-particle":"","parse-names":false,"suffix":""},{"dropping-particle":"","family":"Tagliasacchi","given":"Marco","non-dropping-particle":"","parse-names":false,"suffix":""},{"dropping-particle":"","family":"Chirico","given":"Marco","non-dropping-particle":"","parse-names":false,"suffix":""},{"dropping-particle":"","family":"Redondi","given":"Alessandro","non-dropping-particle":"","parse-names":false,"suffix":""},{"dropping-particle":"","family":"Borsani","given":"Luca","non-dropping-particle":"","parse-names":false,"suffix":""}],"container-title":"Ad Hoc Networks","id":"ITEM-1","issue":"1","issued":{"date-parts":[["2012"]]},"page":"39-53","publisher":"Elsevier B.V.","title":"An integrated system based on wireless sensor networks for patient monitoring, localization and tracking","type":"article-journal","volume":"11"},"uris":["http://www.mendeley.com/documents/?uuid=4302b2c6-82f6-41c1-9a10-85ebd6d28475"]}],"mendeley":{"formattedCitation":"(Cesana &lt;i&gt;et al.&lt;/i&gt;, 2012)","plainTextFormattedCitation":"(Cesana et al., 2012)","previouslyFormattedCitation":"(Cesana &lt;i&gt;et al.&lt;/i&gt;, 2012)"},"properties":{"noteIndex":0},"schema":"https://github.com/citation-style-language/schema/raw/master/csl-citation.json"}</w:instrText>
      </w:r>
      <w:r w:rsidR="00732C3F">
        <w:fldChar w:fldCharType="separate"/>
      </w:r>
      <w:r w:rsidR="00732C3F" w:rsidRPr="00AC18B0">
        <w:rPr>
          <w:noProof/>
        </w:rPr>
        <w:t xml:space="preserve">(Cesana </w:t>
      </w:r>
      <w:r w:rsidR="00732C3F" w:rsidRPr="00AC18B0">
        <w:rPr>
          <w:i/>
          <w:noProof/>
        </w:rPr>
        <w:t>et al.</w:t>
      </w:r>
      <w:r w:rsidR="00732C3F" w:rsidRPr="00AC18B0">
        <w:rPr>
          <w:noProof/>
        </w:rPr>
        <w:t>, 2012)</w:t>
      </w:r>
      <w:r w:rsidR="00732C3F">
        <w:fldChar w:fldCharType="end"/>
      </w:r>
      <w:r w:rsidR="00732C3F">
        <w:t xml:space="preserve">. Contohnya pada pasien rumah sakit jiwa dimana pasien tidak selalu berada di dalam kamar. Maka perlu sebuah sistem pelacakan untuk mengetahui lokasi pasien saat dokter atau petugas rumah sakit ingin menemui pasien. Teknologi pelacakan lokasi dengan akurasi tinggi saat ini adalah teknologi </w:t>
      </w:r>
      <w:r w:rsidR="00732C3F" w:rsidRPr="001B2DB7">
        <w:rPr>
          <w:i/>
        </w:rPr>
        <w:t>Global Positioning System</w:t>
      </w:r>
      <w:r w:rsidR="00732C3F">
        <w:rPr>
          <w:i/>
        </w:rPr>
        <w:t xml:space="preserve"> </w:t>
      </w:r>
      <w:r w:rsidR="00732C3F">
        <w:t xml:space="preserve">atau biasa disingkat GPS. Namun, karena aktifitas pasien lebih banyak berada di dalam ruangan, maka solusi penentuan lokasi menggunakan GPS menjadi tidak memungkinkan karena kegunaan GPS memiliki </w:t>
      </w:r>
      <w:r w:rsidR="00D310F9">
        <w:t xml:space="preserve">keterbatasan dalam ruangan, yakni kurangnya garis pandang dan pelemahan sinyal GPS saat melewati dinding. </w:t>
      </w:r>
      <w:r w:rsidR="00D310F9">
        <w:fldChar w:fldCharType="begin" w:fldLock="1"/>
      </w:r>
      <w:r w:rsidR="00D310F9">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D310F9">
        <w:fldChar w:fldCharType="separate"/>
      </w:r>
      <w:r w:rsidR="00D310F9" w:rsidRPr="00D310F9">
        <w:rPr>
          <w:noProof/>
        </w:rPr>
        <w:t xml:space="preserve">(Brena </w:t>
      </w:r>
      <w:r w:rsidR="00D310F9" w:rsidRPr="00D310F9">
        <w:rPr>
          <w:i/>
          <w:noProof/>
        </w:rPr>
        <w:t>et al.</w:t>
      </w:r>
      <w:r w:rsidR="00D310F9" w:rsidRPr="00D310F9">
        <w:rPr>
          <w:noProof/>
        </w:rPr>
        <w:t>, 2017)</w:t>
      </w:r>
      <w:r w:rsidR="00D310F9">
        <w:fldChar w:fldCharType="end"/>
      </w:r>
      <w:r w:rsidR="00D310F9">
        <w:t xml:space="preserve">. Oleh karena itu, </w:t>
      </w:r>
      <w:r w:rsidR="00D310F9">
        <w:rPr>
          <w:rStyle w:val="selectable"/>
          <w:color w:val="000000"/>
        </w:rPr>
        <w:t>diperlukan suatu teknologi dan metode khusus yang dapat melakukan pelacakan lokasi dalam ruangan atau bisa disebut Sistem Pelacakan Lokasi Dalam Ruangan</w:t>
      </w:r>
      <w:r w:rsidR="00D310F9">
        <w:rPr>
          <w:rStyle w:val="selectable"/>
          <w:color w:val="000000"/>
        </w:rPr>
        <w:t xml:space="preserve"> (</w:t>
      </w:r>
      <w:r w:rsidR="00D310F9" w:rsidRPr="00D310F9">
        <w:rPr>
          <w:rStyle w:val="selectable"/>
          <w:i/>
          <w:color w:val="000000"/>
        </w:rPr>
        <w:t>Indoor Localization</w:t>
      </w:r>
      <w:r w:rsidR="00D310F9">
        <w:rPr>
          <w:rStyle w:val="selectable"/>
          <w:color w:val="000000"/>
        </w:rPr>
        <w:t>)</w:t>
      </w:r>
      <w:r w:rsidR="00D310F9">
        <w:t xml:space="preserve">. </w:t>
      </w:r>
      <w:r w:rsidR="00D310F9">
        <w:fldChar w:fldCharType="begin" w:fldLock="1"/>
      </w:r>
      <w:r w:rsidR="00D310F9">
        <w:instrText>ADDIN CSL_CITATION {"citationItems":[{"id":"ITEM-1","itemData":{"DOI":"10.1155/2016/4916563","ISSN":"1574-017X","abstract":"Many indoor localization techniques that rely on received signals from Wi-Fi access points have been explored in the last decade. Recently, crowdsourced Wi-Fi fingerprint attracts much attention, which leads to a self-organized localization system avoiding painful survey efforts. However, this participatory approach introduces new challenges with no previously proposed techniques such as heterogeneous devices, short measurement time, and multiple values for a single position. This paper proposes an efficient localization method combating the three major technical issues in the crowdsourcing based systems. We evaluate our indoor positioning method using 5 places with different radio environment and 8 different mobile phones. The experimental results show that the proposed approach provides consistent localization accuracy and outperforms existing localization algorithms.","author":[{"dropping-particle":"","family":"Kim","given":"Wooseong","non-dropping-particle":"","parse-names":false,"suffix":""},{"dropping-particle":"","family":"Yang","given":"Sungwon","non-dropping-particle":"","parse-names":false,"suffix":""},{"dropping-particle":"","family":"Gerla","given":"Mario","non-dropping-particle":"","parse-names":false,"suffix":""},{"dropping-particle":"","family":"Lee","given":"Eun-Kyu","non-dropping-particle":"","parse-names":false,"suffix":""}],"container-title":"Mobile Information Systems","id":"ITEM-1","issue":"cil","issued":{"date-parts":[["2016"]]},"page":"1-18","title":"Crowdsource Based Indoor Localization by Uncalibrated Heterogeneous Wi-Fi Devices","type":"article-journal","volume":"2016"},"uris":["http://www.mendeley.com/documents/?uuid=bef34ad1-625f-3abf-b815-81cbd30a32ab"]}],"mendeley":{"formattedCitation":"(Kim &lt;i&gt;et al.&lt;/i&gt;, 2016a)","manualFormatting":"(Kim et al., 2016)","plainTextFormattedCitation":"(Kim et al., 2016a)"},"properties":{"noteIndex":0},"schema":"https://github.com/citation-style-language/schema/raw/master/csl-citation.json"}</w:instrText>
      </w:r>
      <w:r w:rsidR="00D310F9">
        <w:fldChar w:fldCharType="separate"/>
      </w:r>
      <w:r w:rsidR="00D310F9" w:rsidRPr="00D310F9">
        <w:rPr>
          <w:noProof/>
        </w:rPr>
        <w:t xml:space="preserve">(Kim </w:t>
      </w:r>
      <w:r w:rsidR="00D310F9" w:rsidRPr="00D310F9">
        <w:rPr>
          <w:i/>
          <w:noProof/>
        </w:rPr>
        <w:t>et al.</w:t>
      </w:r>
      <w:r w:rsidR="00D310F9">
        <w:rPr>
          <w:noProof/>
        </w:rPr>
        <w:t>, 2016</w:t>
      </w:r>
      <w:r w:rsidR="00D310F9" w:rsidRPr="00D310F9">
        <w:rPr>
          <w:noProof/>
        </w:rPr>
        <w:t>)</w:t>
      </w:r>
      <w:r w:rsidR="00D310F9">
        <w:fldChar w:fldCharType="end"/>
      </w:r>
    </w:p>
    <w:p w14:paraId="04DBB9AE" w14:textId="2B5CBE1F" w:rsidR="00F101A0" w:rsidRPr="00F101A0" w:rsidRDefault="00F101A0" w:rsidP="00D536BC">
      <w:pPr>
        <w:pStyle w:val="BodyTextFirstIndent"/>
      </w:pPr>
      <w:bookmarkStart w:id="15" w:name="_GoBack"/>
      <w:bookmarkEnd w:id="15"/>
      <w:commentRangeStart w:id="16"/>
      <w:r>
        <w:t xml:space="preserve">Sistem </w:t>
      </w:r>
      <w:commentRangeEnd w:id="16"/>
      <w:r w:rsidR="00962AA5">
        <w:rPr>
          <w:rStyle w:val="CommentReference"/>
        </w:rPr>
        <w:commentReference w:id="16"/>
      </w:r>
      <w:r>
        <w:t>pelacakan dalam ruangan (</w:t>
      </w:r>
      <w:r>
        <w:rPr>
          <w:i/>
        </w:rPr>
        <w:t>Indoor Localization</w:t>
      </w:r>
      <w:r>
        <w:t>) sendiri merupakan sebuah</w:t>
      </w:r>
      <w:r w:rsidR="001152ED">
        <w:t xml:space="preserve"> sistem untuk melacak lokasi menggunakan</w:t>
      </w:r>
      <w:r>
        <w:t xml:space="preserve"> kombinasi anta</w:t>
      </w:r>
      <w:r w:rsidR="006017A3">
        <w:t>ra teknologi, metode dan algorit</w:t>
      </w:r>
      <w:r>
        <w:t xml:space="preserve">ma yang banyak digunakan pada teknologi saat ini. </w:t>
      </w:r>
      <w:r w:rsidR="001152ED">
        <w:t xml:space="preserve">Teknologi yang dapat digunakan antara lain WiFi, BLE, </w:t>
      </w:r>
      <w:r w:rsidR="00755D80">
        <w:t xml:space="preserve">RFID, </w:t>
      </w:r>
      <w:r w:rsidR="00755D80" w:rsidRPr="00877589">
        <w:rPr>
          <w:i/>
        </w:rPr>
        <w:t>Ultra Wideband</w:t>
      </w:r>
      <w:r w:rsidR="00755D80">
        <w:t xml:space="preserve"> (UWB) dan lain sebagainya. Pada sisi metode, yang banyak digunakan adalah Fingerprinting, RSSI, </w:t>
      </w:r>
      <w:r w:rsidR="00755D80" w:rsidRPr="00755D80">
        <w:rPr>
          <w:i/>
        </w:rPr>
        <w:t>Angel of Arrivel</w:t>
      </w:r>
      <w:r w:rsidR="00755D80">
        <w:t xml:space="preserve"> (AoA), </w:t>
      </w:r>
      <w:r w:rsidR="00755D80" w:rsidRPr="003332CF">
        <w:rPr>
          <w:i/>
        </w:rPr>
        <w:t>Time of Flight</w:t>
      </w:r>
      <w:r w:rsidR="00755D80">
        <w:t xml:space="preserve"> (ToA) dan sebagainya.</w:t>
      </w:r>
      <w:r w:rsidR="003332CF">
        <w:t xml:space="preserve"> Pada sisi algoritma, algoritma yang banyak dipakai adalah Neural Networks (NN), </w:t>
      </w:r>
      <w:r w:rsidR="003332CF" w:rsidRPr="00877589">
        <w:rPr>
          <w:i/>
        </w:rPr>
        <w:t>k-Nearest Neighbour</w:t>
      </w:r>
      <w:r w:rsidR="003332CF">
        <w:t xml:space="preserve"> (kNN) dan </w:t>
      </w:r>
      <w:r w:rsidR="003332CF" w:rsidRPr="00877589">
        <w:rPr>
          <w:i/>
        </w:rPr>
        <w:t>Support Vector Machine</w:t>
      </w:r>
      <w:r w:rsidR="003332CF">
        <w:t xml:space="preserve"> (SVM).</w:t>
      </w:r>
      <w:r w:rsidR="006A5C3D">
        <w:fldChar w:fldCharType="begin" w:fldLock="1"/>
      </w:r>
      <w:r w:rsidR="00D310F9">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6A5C3D">
        <w:fldChar w:fldCharType="separate"/>
      </w:r>
      <w:r w:rsidR="006A5C3D" w:rsidRPr="006A5C3D">
        <w:rPr>
          <w:noProof/>
        </w:rPr>
        <w:t>(Zafari, Gkelias and Leung, 2017)</w:t>
      </w:r>
      <w:r w:rsidR="006A5C3D">
        <w:fldChar w:fldCharType="end"/>
      </w:r>
      <w:r w:rsidR="003332CF">
        <w:t xml:space="preserve"> </w:t>
      </w:r>
    </w:p>
    <w:p w14:paraId="1222EB44" w14:textId="4FDADAE2" w:rsidR="00D536BC" w:rsidRDefault="00C940DC" w:rsidP="00D536BC">
      <w:pPr>
        <w:pStyle w:val="BodyTextFirstIndent"/>
        <w:rPr>
          <w:rStyle w:val="selectable"/>
          <w:color w:val="000000"/>
        </w:rPr>
      </w:pPr>
      <w:r>
        <w:rPr>
          <w:rStyle w:val="selectable"/>
          <w:color w:val="000000"/>
        </w:rPr>
        <w:t xml:space="preserve">Pada penelitian </w:t>
      </w:r>
      <w:r w:rsidR="006A5C3D">
        <w:rPr>
          <w:rStyle w:val="selectable"/>
          <w:color w:val="000000"/>
        </w:rPr>
        <w:t>sebelumnya</w:t>
      </w:r>
      <w:r>
        <w:rPr>
          <w:rStyle w:val="selectable"/>
          <w:color w:val="000000"/>
        </w:rPr>
        <w:t>, dengan judul “</w:t>
      </w:r>
      <w:r w:rsidRPr="00C940DC">
        <w:rPr>
          <w:rStyle w:val="selectable"/>
          <w:i/>
          <w:color w:val="000000"/>
        </w:rPr>
        <w:t>Indoor Mobile Localization Based on Wi-Fi Fingerprint’s Important Access Point</w:t>
      </w:r>
      <w:r>
        <w:rPr>
          <w:rStyle w:val="selectable"/>
          <w:color w:val="000000"/>
        </w:rPr>
        <w:t>”</w:t>
      </w:r>
      <w:r w:rsidR="005C6F85">
        <w:rPr>
          <w:rStyle w:val="selectable"/>
          <w:color w:val="000000"/>
        </w:rPr>
        <w:t xml:space="preserve"> menjabarkan implementasi </w:t>
      </w:r>
      <w:r w:rsidR="005C6F85">
        <w:rPr>
          <w:rStyle w:val="selectable"/>
          <w:i/>
          <w:color w:val="000000"/>
        </w:rPr>
        <w:t>indoor localization</w:t>
      </w:r>
      <w:r w:rsidR="005C6F85">
        <w:rPr>
          <w:rStyle w:val="selectable"/>
          <w:color w:val="000000"/>
        </w:rPr>
        <w:t xml:space="preserve"> menggunakan teknologi WiFi </w:t>
      </w:r>
      <w:r w:rsidR="00447267">
        <w:rPr>
          <w:rStyle w:val="selectable"/>
          <w:color w:val="000000"/>
        </w:rPr>
        <w:t xml:space="preserve">dimana dibutuhkan beberapa anchor node berupa access point WiFi sebagai pemancar sinyal WiFi yang diletakkan pada titik-titik yang telah ditentukan dalam gedung. Penelitian ini memliki hasil pelacakan yang cukup akurat. Namun pada teknologi pelacakan berbasis WiFi </w:t>
      </w:r>
      <w:r w:rsidR="00DB64D9">
        <w:rPr>
          <w:rStyle w:val="selectable"/>
          <w:color w:val="000000"/>
        </w:rPr>
        <w:t xml:space="preserve">ini </w:t>
      </w:r>
      <w:r w:rsidR="00447267">
        <w:rPr>
          <w:rStyle w:val="selectable"/>
          <w:color w:val="000000"/>
        </w:rPr>
        <w:t xml:space="preserve">memiliki kelemahan yakni </w:t>
      </w:r>
      <w:r w:rsidR="00AE125B">
        <w:rPr>
          <w:rStyle w:val="selectable"/>
          <w:color w:val="000000"/>
        </w:rPr>
        <w:t xml:space="preserve">pada sisi algoritma yang digunakan lebih kompleks </w:t>
      </w:r>
      <w:r w:rsidR="00AE125B">
        <w:rPr>
          <w:rStyle w:val="selectable"/>
          <w:color w:val="000000"/>
        </w:rPr>
        <w:fldChar w:fldCharType="begin" w:fldLock="1"/>
      </w:r>
      <w:r w:rsidR="00D310F9">
        <w:rPr>
          <w:rStyle w:val="selectable"/>
          <w:color w:val="000000"/>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AE125B">
        <w:rPr>
          <w:rStyle w:val="selectable"/>
          <w:color w:val="000000"/>
        </w:rPr>
        <w:fldChar w:fldCharType="separate"/>
      </w:r>
      <w:r w:rsidR="006A5C3D" w:rsidRPr="006A5C3D">
        <w:rPr>
          <w:rStyle w:val="selectable"/>
          <w:noProof/>
          <w:color w:val="000000"/>
        </w:rPr>
        <w:t>(Zafari, Gkelias and Leung, 2017)</w:t>
      </w:r>
      <w:r w:rsidR="00AE125B">
        <w:rPr>
          <w:rStyle w:val="selectable"/>
          <w:color w:val="000000"/>
        </w:rPr>
        <w:fldChar w:fldCharType="end"/>
      </w:r>
      <w:r w:rsidR="00AE125B">
        <w:rPr>
          <w:rStyle w:val="selectable"/>
          <w:color w:val="000000"/>
        </w:rPr>
        <w:t xml:space="preserve"> dan juga rentan terhadap perubahan pada access point </w:t>
      </w:r>
      <w:r w:rsidR="00AE125B">
        <w:rPr>
          <w:rStyle w:val="selectable"/>
          <w:i/>
          <w:color w:val="000000"/>
        </w:rPr>
        <w:fldChar w:fldCharType="begin" w:fldLock="1"/>
      </w:r>
      <w:r w:rsidR="00D310F9">
        <w:rPr>
          <w:rStyle w:val="selectable"/>
          <w:i/>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AE125B">
        <w:rPr>
          <w:rStyle w:val="selectable"/>
          <w:i/>
          <w:color w:val="000000"/>
        </w:rPr>
        <w:fldChar w:fldCharType="separate"/>
      </w:r>
      <w:r w:rsidR="006A5C3D" w:rsidRPr="006A5C3D">
        <w:rPr>
          <w:rStyle w:val="selectable"/>
          <w:noProof/>
          <w:color w:val="000000"/>
        </w:rPr>
        <w:t xml:space="preserve">(Brena </w:t>
      </w:r>
      <w:r w:rsidR="006A5C3D" w:rsidRPr="006A5C3D">
        <w:rPr>
          <w:rStyle w:val="selectable"/>
          <w:i/>
          <w:noProof/>
          <w:color w:val="000000"/>
        </w:rPr>
        <w:t>et al.</w:t>
      </w:r>
      <w:r w:rsidR="006A5C3D" w:rsidRPr="006A5C3D">
        <w:rPr>
          <w:rStyle w:val="selectable"/>
          <w:noProof/>
          <w:color w:val="000000"/>
        </w:rPr>
        <w:t>, 2017)</w:t>
      </w:r>
      <w:r w:rsidR="00AE125B">
        <w:rPr>
          <w:rStyle w:val="selectable"/>
          <w:i/>
          <w:color w:val="000000"/>
        </w:rPr>
        <w:fldChar w:fldCharType="end"/>
      </w:r>
      <w:r w:rsidR="00AE125B">
        <w:rPr>
          <w:rStyle w:val="selectable"/>
          <w:color w:val="000000"/>
        </w:rPr>
        <w:t>.</w:t>
      </w:r>
      <w:r w:rsidR="00876710">
        <w:rPr>
          <w:rStyle w:val="selectable"/>
          <w:color w:val="000000"/>
        </w:rPr>
        <w:t xml:space="preserve"> </w:t>
      </w:r>
      <w:r w:rsidR="00A778B0">
        <w:rPr>
          <w:rStyle w:val="selectable"/>
          <w:color w:val="000000"/>
        </w:rPr>
        <w:t xml:space="preserve">Pada penelitian yang lain, dengan judul </w:t>
      </w:r>
      <w:r w:rsidR="00876710">
        <w:rPr>
          <w:rStyle w:val="selectable"/>
          <w:color w:val="000000"/>
        </w:rPr>
        <w:t>“</w:t>
      </w:r>
      <w:r w:rsidR="00876710" w:rsidRPr="00876710">
        <w:rPr>
          <w:rStyle w:val="selectable"/>
          <w:i/>
          <w:color w:val="000000"/>
        </w:rPr>
        <w:t xml:space="preserve">Beacon Based </w:t>
      </w:r>
      <w:r w:rsidR="00876710">
        <w:rPr>
          <w:rStyle w:val="selectable"/>
          <w:i/>
          <w:color w:val="000000"/>
        </w:rPr>
        <w:t xml:space="preserve">Indoor Positioning System Using </w:t>
      </w:r>
      <w:r w:rsidR="00876710" w:rsidRPr="00876710">
        <w:rPr>
          <w:rStyle w:val="selectable"/>
          <w:i/>
          <w:color w:val="000000"/>
        </w:rPr>
        <w:t>Weighted Centroid Localization Approach</w:t>
      </w:r>
      <w:r w:rsidR="00876710">
        <w:rPr>
          <w:rStyle w:val="selectable"/>
          <w:color w:val="000000"/>
        </w:rPr>
        <w:t>” menjelaskan bagaimana me</w:t>
      </w:r>
      <w:r w:rsidR="00016473">
        <w:rPr>
          <w:rStyle w:val="selectable"/>
          <w:color w:val="000000"/>
        </w:rPr>
        <w:t xml:space="preserve">kanisme implementasi pelacakan posisi menggunakan BLE dengan pendekatan </w:t>
      </w:r>
      <w:r w:rsidR="00016473" w:rsidRPr="00016473">
        <w:rPr>
          <w:rStyle w:val="selectable"/>
          <w:i/>
          <w:color w:val="000000"/>
        </w:rPr>
        <w:t>Weight Centroid</w:t>
      </w:r>
      <w:r w:rsidR="00016473">
        <w:rPr>
          <w:rStyle w:val="selectable"/>
          <w:color w:val="000000"/>
        </w:rPr>
        <w:t xml:space="preserve">. </w:t>
      </w:r>
      <w:r w:rsidR="00221A64">
        <w:rPr>
          <w:rStyle w:val="selectable"/>
          <w:color w:val="000000"/>
        </w:rPr>
        <w:t>Namun, pada penelitian ini hasil yang dicapai adalah berupa koordinat atau posisi target yang dilacak pada suatu ruangan dan bukan merupakan lokasi pada ruangan apa target berada.</w:t>
      </w:r>
      <w:r w:rsidR="00876710">
        <w:rPr>
          <w:rStyle w:val="selectable"/>
          <w:color w:val="000000"/>
        </w:rPr>
        <w:t xml:space="preserve"> </w:t>
      </w:r>
      <w:r w:rsidR="00A778B0">
        <w:rPr>
          <w:rStyle w:val="selectable"/>
          <w:color w:val="000000"/>
        </w:rPr>
        <w:t xml:space="preserve"> </w:t>
      </w:r>
    </w:p>
    <w:p w14:paraId="04924C56" w14:textId="77777777" w:rsidR="006A5C3D" w:rsidRDefault="006A5C3D" w:rsidP="00D536BC">
      <w:pPr>
        <w:pStyle w:val="BodyTextFirstIndent"/>
        <w:rPr>
          <w:rStyle w:val="selectable"/>
          <w:color w:val="000000"/>
        </w:rPr>
      </w:pPr>
    </w:p>
    <w:p w14:paraId="6F3BB6AD" w14:textId="2C684104" w:rsidR="006A5C3D" w:rsidRPr="00860A2A" w:rsidRDefault="006A5C3D" w:rsidP="00D536BC">
      <w:pPr>
        <w:pStyle w:val="BodyTextFirstIndent"/>
        <w:rPr>
          <w:rStyle w:val="selectable"/>
          <w:color w:val="000000"/>
        </w:rPr>
      </w:pPr>
      <w:r>
        <w:rPr>
          <w:rStyle w:val="selectable"/>
          <w:color w:val="000000"/>
        </w:rPr>
        <w:t>Berdasarkan pada penelitian diatas, maka penulis melakukan penelitian dengan judul “</w:t>
      </w:r>
      <w:r w:rsidRPr="006A5C3D">
        <w:rPr>
          <w:color w:val="000000"/>
        </w:rPr>
        <w:t xml:space="preserve">Pengembangan Sistem Pelacakan Lokasi Dalam Gedung (Indoor Localization) Menggunakan Metode Pengenalan Pola Sinyal Perangkat Bluetooth Low Energy (Ble) Dengan Algoritma Klasifikasi </w:t>
      </w:r>
      <w:r w:rsidRPr="00860A2A">
        <w:rPr>
          <w:i/>
          <w:color w:val="000000"/>
        </w:rPr>
        <w:t>K-Nearest Neighbour</w:t>
      </w:r>
      <w:r w:rsidRPr="006A5C3D">
        <w:rPr>
          <w:color w:val="000000"/>
        </w:rPr>
        <w:t xml:space="preserve"> (</w:t>
      </w:r>
      <w:r>
        <w:rPr>
          <w:color w:val="000000"/>
        </w:rPr>
        <w:t>KNN</w:t>
      </w:r>
      <w:r w:rsidRPr="006A5C3D">
        <w:rPr>
          <w:color w:val="000000"/>
        </w:rPr>
        <w:t>)</w:t>
      </w:r>
      <w:r>
        <w:rPr>
          <w:color w:val="000000"/>
        </w:rPr>
        <w:t>”</w:t>
      </w:r>
      <w:r w:rsidR="00860A2A">
        <w:rPr>
          <w:color w:val="000000"/>
        </w:rPr>
        <w:t xml:space="preserve">. Pada </w:t>
      </w:r>
      <w:r w:rsidR="00860A2A">
        <w:rPr>
          <w:color w:val="000000"/>
        </w:rPr>
        <w:lastRenderedPageBreak/>
        <w:t xml:space="preserve">penelitian ini, penulis menggunakan perangkat berbasis </w:t>
      </w:r>
      <w:r w:rsidR="00860A2A">
        <w:rPr>
          <w:i/>
          <w:color w:val="000000"/>
        </w:rPr>
        <w:t>Bluetooth Low Energy</w:t>
      </w:r>
      <w:r w:rsidR="00860A2A">
        <w:rPr>
          <w:color w:val="000000"/>
        </w:rPr>
        <w:t xml:space="preserve"> (BLE) dengan metode </w:t>
      </w:r>
      <w:r w:rsidR="00860A2A">
        <w:rPr>
          <w:i/>
          <w:color w:val="000000"/>
        </w:rPr>
        <w:t xml:space="preserve">Fingerprinting </w:t>
      </w:r>
      <w:r w:rsidR="00860A2A">
        <w:rPr>
          <w:color w:val="000000"/>
        </w:rPr>
        <w:t xml:space="preserve">sebagai metode untuk pemrosesan </w:t>
      </w:r>
      <w:r w:rsidR="00796537">
        <w:rPr>
          <w:color w:val="000000"/>
        </w:rPr>
        <w:t xml:space="preserve">data RSSI dari tag bluetooth </w:t>
      </w:r>
      <w:r w:rsidR="00860A2A">
        <w:rPr>
          <w:color w:val="000000"/>
        </w:rPr>
        <w:t xml:space="preserve">dan sebagai algoritma klasifikasi, penulis menggunakan algoritma </w:t>
      </w:r>
      <w:r w:rsidR="00860A2A" w:rsidRPr="00860A2A">
        <w:rPr>
          <w:i/>
          <w:color w:val="000000"/>
        </w:rPr>
        <w:t>K-Nearest Neighbour</w:t>
      </w:r>
      <w:r w:rsidR="00860A2A">
        <w:rPr>
          <w:color w:val="000000"/>
        </w:rPr>
        <w:t xml:space="preserve"> (KNN). Penelitian ini mempunyai tujuan melacak lokasi</w:t>
      </w:r>
      <w:r w:rsidR="007A0ED0">
        <w:rPr>
          <w:color w:val="000000"/>
        </w:rPr>
        <w:t xml:space="preserve"> ruangan</w:t>
      </w:r>
      <w:r w:rsidR="00860A2A">
        <w:rPr>
          <w:color w:val="000000"/>
        </w:rPr>
        <w:t xml:space="preserve"> perangk</w:t>
      </w:r>
      <w:r w:rsidR="00796537">
        <w:rPr>
          <w:color w:val="000000"/>
        </w:rPr>
        <w:t>at berdasarkan data pola sinyal.</w:t>
      </w:r>
    </w:p>
    <w:p w14:paraId="16B442F1" w14:textId="0B4E5427" w:rsidR="005B7834" w:rsidRDefault="005B7834" w:rsidP="0073645E">
      <w:pPr>
        <w:pStyle w:val="Heading2"/>
      </w:pPr>
      <w:bookmarkStart w:id="17" w:name="_Toc24955271"/>
      <w:r w:rsidRPr="005D48D2">
        <w:t xml:space="preserve">Rumusan </w:t>
      </w:r>
      <w:r w:rsidR="0073645E">
        <w:rPr>
          <w:lang w:val="en-US"/>
        </w:rPr>
        <w:t>M</w:t>
      </w:r>
      <w:r w:rsidRPr="005D48D2">
        <w:t>asalah</w:t>
      </w:r>
      <w:bookmarkEnd w:id="17"/>
    </w:p>
    <w:p w14:paraId="40B2A766" w14:textId="77777777" w:rsidR="00BE4EC7" w:rsidRDefault="00BE4EC7" w:rsidP="00BE4EC7">
      <w:pPr>
        <w:pStyle w:val="ListNumber"/>
        <w:tabs>
          <w:tab w:val="clear" w:pos="340"/>
        </w:tabs>
      </w:pPr>
      <w:r>
        <w:t>Bagaimana cara implementasi fingerprinting dengan menggunakan Bluetooth Low Energy?</w:t>
      </w:r>
    </w:p>
    <w:p w14:paraId="20CCBF82" w14:textId="77777777" w:rsidR="00BE4EC7" w:rsidRDefault="00BE4EC7" w:rsidP="00BE4EC7">
      <w:pPr>
        <w:pStyle w:val="ListNumber"/>
        <w:tabs>
          <w:tab w:val="clear" w:pos="340"/>
        </w:tabs>
      </w:pPr>
      <w:r>
        <w:t xml:space="preserve">Bagaimana implementasi pengujian </w:t>
      </w:r>
      <w:r>
        <w:rPr>
          <w:lang w:val="id-ID"/>
        </w:rPr>
        <w:t>pelacakan lokasi dalam gedung</w:t>
      </w:r>
      <w:r>
        <w:t xml:space="preserve"> menggunakan Bluetooth Low Energy?</w:t>
      </w:r>
    </w:p>
    <w:p w14:paraId="0BB258FB" w14:textId="718B0224" w:rsidR="00CD3744" w:rsidRPr="00F22161"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540C3B79" w14:textId="77777777" w:rsidR="005B7834" w:rsidRDefault="005B7834" w:rsidP="005B7834">
      <w:pPr>
        <w:pStyle w:val="Heading2"/>
      </w:pPr>
      <w:bookmarkStart w:id="18" w:name="_Toc24955272"/>
      <w:r>
        <w:t>Tujuan</w:t>
      </w:r>
      <w:bookmarkEnd w:id="18"/>
    </w:p>
    <w:p w14:paraId="03FB445C" w14:textId="77777777" w:rsidR="00B21401" w:rsidRDefault="00B21401" w:rsidP="00B21401">
      <w:pPr>
        <w:pStyle w:val="BodyTextFirstIndent"/>
        <w:ind w:firstLine="426"/>
      </w:pPr>
      <w:r>
        <w:t>Tujuan dari dilakukannya penelitian ini adalah :</w:t>
      </w:r>
    </w:p>
    <w:p w14:paraId="597A1F4A" w14:textId="77777777" w:rsidR="00B21401" w:rsidRDefault="00B21401" w:rsidP="00B21401">
      <w:pPr>
        <w:pStyle w:val="BodyTextFirstIndent"/>
        <w:numPr>
          <w:ilvl w:val="6"/>
          <w:numId w:val="5"/>
        </w:numPr>
        <w:ind w:left="426"/>
      </w:pPr>
      <w:r>
        <w:t xml:space="preserve">Mengimplementasikan metode </w:t>
      </w:r>
      <w:r w:rsidRPr="009B1EFE">
        <w:rPr>
          <w:i/>
        </w:rPr>
        <w:t>fingerprinting</w:t>
      </w:r>
      <w:r>
        <w:t xml:space="preserve"> dengan menggunakan Bluetooth Low Energy</w:t>
      </w:r>
    </w:p>
    <w:p w14:paraId="3D0F379E" w14:textId="77777777" w:rsidR="00B21401" w:rsidRDefault="00B21401" w:rsidP="00B21401">
      <w:pPr>
        <w:pStyle w:val="BodyTextFirstIndent"/>
        <w:numPr>
          <w:ilvl w:val="6"/>
          <w:numId w:val="5"/>
        </w:numPr>
        <w:ind w:left="426"/>
      </w:pPr>
      <w:r>
        <w:t>Mengimplementasikan pelacakan lokasi dalam bangunan dengan menggunakan Bluetooth Low Energy</w:t>
      </w:r>
    </w:p>
    <w:p w14:paraId="705B9FD5" w14:textId="64465CAB" w:rsidR="005B7834" w:rsidRDefault="00B21401" w:rsidP="00B21401">
      <w:pPr>
        <w:pStyle w:val="BodyTextFirstIndent"/>
        <w:numPr>
          <w:ilvl w:val="6"/>
          <w:numId w:val="5"/>
        </w:numPr>
        <w:ind w:left="426"/>
        <w:rPr>
          <w:lang w:val="en-US"/>
        </w:rPr>
      </w:pPr>
      <w:r>
        <w:t>Mengimplementasikan pengujian pelacakan lokasi dalam bangunan menggunakan Bluetooth Low Energy</w:t>
      </w:r>
    </w:p>
    <w:p w14:paraId="060FA645" w14:textId="77777777" w:rsidR="005B7834" w:rsidRDefault="005B7834" w:rsidP="005B7834">
      <w:pPr>
        <w:pStyle w:val="Heading2"/>
      </w:pPr>
      <w:bookmarkStart w:id="19" w:name="_Toc24955273"/>
      <w:r>
        <w:t>Manfaat</w:t>
      </w:r>
      <w:bookmarkEnd w:id="19"/>
    </w:p>
    <w:p w14:paraId="216A4A28" w14:textId="751930CC" w:rsidR="005B7834" w:rsidRDefault="008F00D6" w:rsidP="005664E2">
      <w:pPr>
        <w:pStyle w:val="BodyTextFirstIndent"/>
        <w:rPr>
          <w:lang w:val="en-US"/>
        </w:rPr>
      </w:pPr>
      <w:r>
        <w:t>Manfaat dilakukannya penelitian ini adalah sebagai sebuah solusi alternatif dalam bidang kesehatan khususnya dalam hal pelacakan pasien sehingga staff rumah sakit tidak perlu mencari secara manual lokasi pasien dalam sebuah rumah sakit.</w:t>
      </w:r>
    </w:p>
    <w:p w14:paraId="05ABB701" w14:textId="5228B576" w:rsidR="005B7834" w:rsidRPr="005D48D2" w:rsidRDefault="0073645E" w:rsidP="005B7834">
      <w:pPr>
        <w:pStyle w:val="Heading2"/>
      </w:pPr>
      <w:bookmarkStart w:id="20" w:name="_Toc24955274"/>
      <w:r>
        <w:t xml:space="preserve">Batasan </w:t>
      </w:r>
      <w:r>
        <w:rPr>
          <w:lang w:val="en-US"/>
        </w:rPr>
        <w:t>M</w:t>
      </w:r>
      <w:r w:rsidR="005B7834" w:rsidRPr="005D48D2">
        <w:t>asalah</w:t>
      </w:r>
      <w:bookmarkEnd w:id="20"/>
    </w:p>
    <w:p w14:paraId="30A1197B" w14:textId="26CDFEE4" w:rsidR="00FF7AE6" w:rsidRDefault="00FF7AE6" w:rsidP="00FF7AE6">
      <w:pPr>
        <w:pStyle w:val="BodyTextFirstIndent"/>
        <w:ind w:firstLine="426"/>
      </w:pPr>
      <w:r>
        <w:t>Berdasarkan latar belakang diatas didapatkan batasan masalah sebagai berikut :</w:t>
      </w:r>
    </w:p>
    <w:p w14:paraId="2F5B3E5B" w14:textId="77777777" w:rsidR="00FF7AE6" w:rsidRDefault="00FF7AE6" w:rsidP="00FF7AE6">
      <w:pPr>
        <w:pStyle w:val="BodyTextFirstIndent"/>
        <w:numPr>
          <w:ilvl w:val="6"/>
          <w:numId w:val="5"/>
        </w:numPr>
        <w:ind w:left="426"/>
      </w:pPr>
      <w:r>
        <w:t>Perangkat pelacakan berbasis bluetooth</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1804FE55" w14:textId="4AEE9998" w:rsidR="005B7834" w:rsidRPr="0039242C" w:rsidRDefault="00FF7AE6" w:rsidP="00FF7AE6">
      <w:pPr>
        <w:pStyle w:val="BodyTextFirstIndent"/>
        <w:numPr>
          <w:ilvl w:val="6"/>
          <w:numId w:val="5"/>
        </w:numPr>
        <w:ind w:left="426"/>
        <w:rPr>
          <w:lang w:val="en-US"/>
        </w:rPr>
      </w:pPr>
      <w:r>
        <w:t>Perangkat yang digunakan pada pengguna yang dilacak adalah tag bluetooth</w:t>
      </w:r>
    </w:p>
    <w:p w14:paraId="129DD3A8" w14:textId="2174DD55" w:rsidR="00743149" w:rsidRDefault="0073645E" w:rsidP="00743149">
      <w:pPr>
        <w:pStyle w:val="Heading2"/>
        <w:rPr>
          <w:lang w:val="en-US"/>
        </w:rPr>
      </w:pPr>
      <w:bookmarkStart w:id="21" w:name="_Toc24955275"/>
      <w:r>
        <w:rPr>
          <w:lang w:val="en-US"/>
        </w:rPr>
        <w:t>Sistematika P</w:t>
      </w:r>
      <w:r w:rsidR="00743149">
        <w:rPr>
          <w:lang w:val="en-US"/>
        </w:rPr>
        <w:t>embahasan</w:t>
      </w:r>
      <w:bookmarkEnd w:id="21"/>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77777777" w:rsidR="0028749A" w:rsidRDefault="0028749A" w:rsidP="0028749A">
      <w:pPr>
        <w:pStyle w:val="BodyTextFirstIndent"/>
        <w:ind w:left="284" w:firstLine="0"/>
      </w:pPr>
      <w:r>
        <w:rPr>
          <w:b/>
        </w:rPr>
        <w:lastRenderedPageBreak/>
        <w:tab/>
      </w:r>
      <w:r>
        <w:t>Bab ini menjelaskan tentang pendahuluan yang meliputi latar belakang permasalahan, rumusan masalah, batasan masalah, tujuan, manfaat dan sistematika penulisan pada tugas akhir ini.</w:t>
      </w:r>
    </w:p>
    <w:p w14:paraId="6FB82208" w14:textId="77777777" w:rsidR="0028749A" w:rsidRDefault="0028749A" w:rsidP="0028749A">
      <w:pPr>
        <w:pStyle w:val="BodyTextFirstIndent"/>
        <w:ind w:left="284" w:firstLine="0"/>
        <w:rPr>
          <w:b/>
        </w:rPr>
      </w:pPr>
      <w:r>
        <w:rPr>
          <w:b/>
        </w:rPr>
        <w:t>BAB II LANDASAN KEPUSTAKAAN</w:t>
      </w:r>
    </w:p>
    <w:p w14:paraId="05FE72D0" w14:textId="77777777" w:rsidR="0028749A" w:rsidRDefault="0028749A" w:rsidP="0028749A">
      <w:pPr>
        <w:pStyle w:val="BodyTextFirstIndent"/>
        <w:ind w:left="284" w:firstLine="0"/>
      </w:pPr>
      <w:r>
        <w:tab/>
        <w:t>Bab ini menjelaskan tentang teori-teori pemecahan masalah yang digunakan sebagai pendukung segala sesuatu yang berhubungan dengan topik penelitian ini.</w:t>
      </w:r>
    </w:p>
    <w:p w14:paraId="0D874A3E" w14:textId="77777777" w:rsidR="0028749A" w:rsidRDefault="0028749A" w:rsidP="0028749A">
      <w:pPr>
        <w:pStyle w:val="BodyTextFirstIndent"/>
        <w:ind w:left="284" w:firstLine="0"/>
        <w:rPr>
          <w:b/>
        </w:rPr>
      </w:pPr>
      <w:r>
        <w:rPr>
          <w:b/>
        </w:rPr>
        <w:t>BAB III METODOLOGI</w:t>
      </w:r>
    </w:p>
    <w:p w14:paraId="1A37D43D" w14:textId="77777777" w:rsidR="0028749A" w:rsidRDefault="0028749A" w:rsidP="0028749A">
      <w:pPr>
        <w:pStyle w:val="BodyTextFirstIndent"/>
        <w:ind w:left="284" w:firstLine="0"/>
      </w:pPr>
      <w:r>
        <w:tab/>
        <w:t>Bab ini menjelaskan mengenai rancangan sistem dan juga alur yang akan menunjang keberhasilan penelitian ini dan agar dapat diimplementasikan di dalam sistem dengan mengacu pada teori-teori pendukung dan metode yang telah dijabarkan sebelumnya.</w:t>
      </w:r>
    </w:p>
    <w:p w14:paraId="6AD5E5F9" w14:textId="77777777" w:rsidR="0028749A" w:rsidRDefault="0028749A" w:rsidP="0028749A">
      <w:pPr>
        <w:pStyle w:val="BodyTextFirstIndent"/>
        <w:ind w:left="284" w:firstLine="0"/>
        <w:rPr>
          <w:b/>
        </w:rPr>
      </w:pPr>
      <w:r>
        <w:rPr>
          <w:b/>
        </w:rPr>
        <w:t>BAB IV PERANCANGAN</w:t>
      </w:r>
    </w:p>
    <w:p w14:paraId="2AE47C0B" w14:textId="77777777" w:rsidR="0028749A" w:rsidRDefault="0028749A" w:rsidP="0028749A">
      <w:pPr>
        <w:pStyle w:val="BodyTextFirstIndent"/>
        <w:ind w:left="284" w:firstLine="0"/>
      </w:pPr>
      <w:r>
        <w:tab/>
        <w:t>Bab ini menjelaskan tentang perancangan sistem yang akan diimplementasikan dengan mengacu pada batasan-batasan masalah yang telah disebutkan diatas.</w:t>
      </w:r>
    </w:p>
    <w:p w14:paraId="1A776BC5" w14:textId="77777777" w:rsidR="0028749A" w:rsidRDefault="0028749A" w:rsidP="0028749A">
      <w:pPr>
        <w:pStyle w:val="BodyTextFirstIndent"/>
        <w:ind w:left="284" w:firstLine="0"/>
        <w:rPr>
          <w:b/>
        </w:rPr>
      </w:pPr>
      <w:r>
        <w:rPr>
          <w:b/>
        </w:rPr>
        <w:t>BAB V IMPLEMENTASI</w:t>
      </w:r>
    </w:p>
    <w:p w14:paraId="726E19C3" w14:textId="77777777" w:rsidR="0028749A" w:rsidRDefault="0028749A" w:rsidP="0028749A">
      <w:pPr>
        <w:pStyle w:val="BodyTextFirstIndent"/>
        <w:ind w:left="284" w:firstLine="0"/>
      </w:pPr>
      <w:r>
        <w:tab/>
        <w:t>Pada bab ini akan dijelaskan tentang pengimplementasian sistem sesuai dengan spesifikasi, perancangan dan tujuan dari sistem yang dibuat.</w:t>
      </w:r>
    </w:p>
    <w:p w14:paraId="04DF4CB3" w14:textId="77777777" w:rsidR="0028749A" w:rsidRDefault="0028749A" w:rsidP="0028749A">
      <w:pPr>
        <w:pStyle w:val="BodyTextFirstIndent"/>
        <w:ind w:left="284" w:firstLine="0"/>
        <w:rPr>
          <w:b/>
        </w:rPr>
      </w:pPr>
      <w:r>
        <w:rPr>
          <w:b/>
        </w:rPr>
        <w:t>BAB VI PENGUJIAN</w:t>
      </w:r>
    </w:p>
    <w:p w14:paraId="058E1013" w14:textId="77777777" w:rsidR="0028749A" w:rsidRDefault="0028749A" w:rsidP="0028749A">
      <w:pPr>
        <w:pStyle w:val="BodyTextFirstIndent"/>
        <w:ind w:left="284" w:firstLine="0"/>
      </w:pPr>
      <w:r>
        <w:tab/>
        <w:t>Bab ini akan menjelaskan tentang pengujian yang dilakukan terhadap sistem serta menganalisis hasil dari pengujian yang telah dilakukan</w:t>
      </w:r>
    </w:p>
    <w:p w14:paraId="360B605A" w14:textId="77777777" w:rsidR="0028749A" w:rsidRDefault="0028749A" w:rsidP="0028749A">
      <w:pPr>
        <w:pStyle w:val="BodyTextFirstIndent"/>
        <w:ind w:left="284" w:firstLine="0"/>
        <w:rPr>
          <w:b/>
        </w:rPr>
      </w:pPr>
      <w:r>
        <w:rPr>
          <w:b/>
        </w:rPr>
        <w:t>BAB VII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Pr="00CD791F" w:rsidRDefault="00454EEA" w:rsidP="00086E8C">
      <w:pPr>
        <w:pStyle w:val="Heading1"/>
        <w:rPr>
          <w:lang w:val="en-US"/>
        </w:rPr>
      </w:pPr>
      <w:bookmarkStart w:id="22" w:name="_Toc24955276"/>
      <w:r>
        <w:rPr>
          <w:lang w:val="en-US"/>
        </w:rPr>
        <w:lastRenderedPageBreak/>
        <w:t>LANDASAN KEPUSTAKAAN</w:t>
      </w:r>
      <w:bookmarkEnd w:id="22"/>
    </w:p>
    <w:p w14:paraId="0C52CBAC" w14:textId="3A3B8034" w:rsidR="00E42AA9" w:rsidRDefault="003F3BC4" w:rsidP="0073645E">
      <w:pPr>
        <w:pStyle w:val="Heading2"/>
        <w:rPr>
          <w:lang w:val="en-US"/>
        </w:rPr>
      </w:pPr>
      <w:bookmarkStart w:id="23" w:name="_Toc24955277"/>
      <w:bookmarkStart w:id="24" w:name="_Toc402485260"/>
      <w:r>
        <w:t>Kajian Pustaka</w:t>
      </w:r>
      <w:bookmarkEnd w:id="23"/>
      <w:r w:rsidR="00ED57EC">
        <w:rPr>
          <w:lang w:val="en-US"/>
        </w:rPr>
        <w:t xml:space="preserve"> </w:t>
      </w:r>
    </w:p>
    <w:p w14:paraId="72666C31" w14:textId="11AEB46C" w:rsidR="003F3BC4" w:rsidRDefault="003F3BC4" w:rsidP="003F3BC4">
      <w:pPr>
        <w:pStyle w:val="BodyTextFirstIndent"/>
      </w:pPr>
      <w:r>
        <w:t xml:space="preserve">Pada penelitian yang telah dilakukan oleh </w:t>
      </w:r>
      <w:r>
        <w:fldChar w:fldCharType="begin" w:fldLock="1"/>
      </w:r>
      <w:r w:rsidR="00D310F9">
        <w:instrText>ADDIN CSL_CITATION {"citationItems":[{"id":"ITEM-1","itemData":{"DOI":"10.1111/j.1365-2869.2004.00420.x","ISBN":"1932415041","ISSN":"09621105","PMID":"15560766","abstract":"This paper presents the experimental evaluation of a Bluetooth-based positioning system. The method has been implemented in a Bluetooth-capable handheld device. Empirical tests of the developed considered positioning system have been realized in different indoor scenarios. The range estimation of the positioning system is based on an approximation of the between relation the RSSI (Radio Signal Strength Indicator) and the associated distance between sender and receiver. The actual location estimation is carried out by using the triangulation method. The implementation of the positioning system in a PDA (Personal Digital Assistant) has been realized by using the Software \"Microsoft eMbedded Visual C++ Version 3.0”.","author":[{"dropping-particle":"","family":"Feldmann","given":"Silke","non-dropping-particle":"","parse-names":false,"suffix":""},{"dropping-particle":"","family":"Kyamakya","given":"Kyandoghere","non-dropping-particle":"","parse-names":false,"suffix":""},{"dropping-particle":"","family":"Zapater","given":"Ana","non-dropping-particle":"","parse-names":false,"suffix":""},{"dropping-particle":"","family":"Lue","given":"Zighuo","non-dropping-particle":"","parse-names":false,"suffix":""}],"container-title":"International Conference on Wireless Networks (ICWN)","id":"ITEM-1","issued":{"date-parts":[["2003"]]},"page":"109-113","title":"An indoor Bluetooth-based positioning system: concept, implementation and experimental evaluation","type":"article-journal"},"uris":["http://www.mendeley.com/documents/?uuid=f45dc56a-059c-45ab-bef5-42ce992071ef"]}],"mendeley":{"formattedCitation":"(Feldmann &lt;i&gt;et al.&lt;/i&gt;, 2003)","plainTextFormattedCitation":"(Feldmann et al., 2003)","previouslyFormattedCitation":"(Feldmann &lt;i&gt;et al.&lt;/i&gt;, 2003)"},"properties":{"noteIndex":0},"schema":"https://github.com/citation-style-language/schema/raw/master/csl-citation.json"}</w:instrText>
      </w:r>
      <w:r>
        <w:fldChar w:fldCharType="separate"/>
      </w:r>
      <w:r w:rsidR="006A5C3D" w:rsidRPr="006A5C3D">
        <w:rPr>
          <w:noProof/>
        </w:rPr>
        <w:t xml:space="preserve">(Feldmann </w:t>
      </w:r>
      <w:r w:rsidR="006A5C3D" w:rsidRPr="006A5C3D">
        <w:rPr>
          <w:i/>
          <w:noProof/>
        </w:rPr>
        <w:t>et al.</w:t>
      </w:r>
      <w:r w:rsidR="006A5C3D" w:rsidRPr="006A5C3D">
        <w:rPr>
          <w:noProof/>
        </w:rPr>
        <w:t>, 2003)</w:t>
      </w:r>
      <w:r>
        <w:fldChar w:fldCharType="end"/>
      </w:r>
      <w:r>
        <w:t xml:space="preserve"> dengan memanfaatkan teknologi BLE untuk menentukan posisi pada ruangan dengan memanfaatkan kekuatan sinyal (RSSI) dan menentukan posisi suatu perangkat dengan metode </w:t>
      </w:r>
      <w:r w:rsidRPr="00E43C54">
        <w:rPr>
          <w:i/>
        </w:rPr>
        <w:t>Triangulation</w:t>
      </w:r>
      <w:r>
        <w:t xml:space="preserve"> dikombinasikan dengan </w:t>
      </w:r>
      <w:r w:rsidRPr="00E43C54">
        <w:rPr>
          <w:i/>
        </w:rPr>
        <w:t>Leas</w:t>
      </w:r>
      <w:r>
        <w:rPr>
          <w:i/>
        </w:rPr>
        <w:t>t</w:t>
      </w:r>
      <w:r w:rsidRPr="00E43C54">
        <w:rPr>
          <w:i/>
        </w:rPr>
        <w:t xml:space="preserve"> Square Estimation</w:t>
      </w:r>
      <w:r>
        <w:t xml:space="preserve"> (LSE) menghasilkan akurasi presisi hingga 2,08 meter. Penelitian lain yang menggunakan teknologi yang sama dengan metode yang berbeda yakni menggunakan metode fingerprinting menghasilkan akurasi presisi hingga 1,27 meter. </w:t>
      </w:r>
      <w:r>
        <w:fldChar w:fldCharType="begin" w:fldLock="1"/>
      </w:r>
      <w:r w:rsidR="00D310F9">
        <w:instrText>ADDIN CSL_CITATION {"citationItems":[{"id":"ITEM-1","itemData":{"DOI":"10.3390/s18113736","ISSN":"14248220","PMID":"30400185","abstract":"Bluetooth Low-Energy (BLE) beacons-based indoor positioning is a promising method for indoor positioning, especially in applications of position-based services (PbS). It has low deployment cost and it is suitable for a wide range of mobile devices. Existing BLE beacon-based positioning methods can be categorized as range-based methods and fingerprinting-based methods. For range-based methods, the positions of the beacons should be known before positioning. For fingerprinting-based methods, a pre-requisite is the reference fingerprinting map (RFM). Many existing methods focus on how to perform the positioning assuming the beacon positions or RFM are known. However, in practical applications, determining the beacon positions or RFM in the indoor environment is normally a difficult task. This paper proposed an efficient and graph optimization-based way for estimating the beacon positions and the RFM, which combines the range-based method and the fingerprinting-based method. The method exists without need for any dedicated surveying instruments. A user equipped with a BLE-enabled mobile device walks in the region collecting inertial readings and BLE received signal strength indication (RSSI) readings. The inertial measurements are processed through the pedestrian dead reckoning (PDR) method to generate the constraints at adjacent poses. In addition, the BLE fingerprints are adopted to generate constraints between poses (with similar fingerprints) and the RSSIs are adopted to generate distance constraints between the poses and the beacon positions (according to a pre-defined path-loss model). The constraints are then adopted to form a cost function with a least square structure. By minimizing the cost function, the optimal user poses at different times and the beacon positions are estimated. In addition, the RFM can be generated through the pose estimations. Experiments are carried out, which validates that the proposed method for estimating the pre-requisites (including beacon positions and the RFM). These estimated pre-requisites are of sufficient quality for both range-based and fingerprinting-based positioning.","author":[{"dropping-particle":"","family":"Zuo","given":"Zheng","non-dropping-particle":"","parse-names":false,"suffix":""},{"dropping-particle":"","family":"Liu","given":"Liang","non-dropping-particle":"","parse-names":false,"suffix":""},{"dropping-particle":"","family":"Zhang","given":"Lei","non-dropping-particle":"","parse-names":false,"suffix":""},{"dropping-particle":"","family":"Fang","given":"Yong","non-dropping-particle":"","parse-names":false,"suffix":""}],"container-title":"Sensors (Switzerland)","id":"ITEM-1","issue":"11","issued":{"date-parts":[["2018"]]},"page":"1-20","title":"Indoor positioning based on bluetooth low-energy beacons adopting graph optimization","type":"article-journal","volume":"18"},"uris":["http://www.mendeley.com/documents/?uuid=f6a698e6-bb03-4c3c-b5ae-81fff1ea36d3"]}],"mendeley":{"formattedCitation":"(Zuo &lt;i&gt;et al.&lt;/i&gt;, 2018)","plainTextFormattedCitation":"(Zuo et al., 2018)","previouslyFormattedCitation":"(Zuo &lt;i&gt;et al.&lt;/i&gt;, 2018)"},"properties":{"noteIndex":0},"schema":"https://github.com/citation-style-language/schema/raw/master/csl-citation.json"}</w:instrText>
      </w:r>
      <w:r>
        <w:fldChar w:fldCharType="separate"/>
      </w:r>
      <w:r w:rsidR="006A5C3D" w:rsidRPr="006A5C3D">
        <w:rPr>
          <w:noProof/>
        </w:rPr>
        <w:t xml:space="preserve">(Zuo </w:t>
      </w:r>
      <w:r w:rsidR="006A5C3D" w:rsidRPr="006A5C3D">
        <w:rPr>
          <w:i/>
          <w:noProof/>
        </w:rPr>
        <w:t>et al.</w:t>
      </w:r>
      <w:r w:rsidR="006A5C3D" w:rsidRPr="006A5C3D">
        <w:rPr>
          <w:noProof/>
        </w:rPr>
        <w:t>, 2018)</w:t>
      </w:r>
      <w:r>
        <w:fldChar w:fldCharType="end"/>
      </w:r>
    </w:p>
    <w:p w14:paraId="5F5C4386" w14:textId="5E519593" w:rsidR="00487107" w:rsidRDefault="003F3BC4" w:rsidP="003F3BC4">
      <w:pPr>
        <w:pStyle w:val="BodyTextFirstIndent"/>
        <w:rPr>
          <w:lang w:val="en-US"/>
        </w:rPr>
      </w:pPr>
      <w:r>
        <w:tab/>
        <w:t xml:space="preserve">Kedua penelitian diatas bertujuan mencari posisi dari suatu perangkat pada sebuah ruangan atau bisa dikatakan mencari koordinat dari perangkat yang diuji. Pada penelitian yang akan penulis lakukan, penulis akan melakukan penelitian untuk mencari lokasi di ruangan mana suatu perangkat berada dengan menggunakan teknologi </w:t>
      </w:r>
      <w:r w:rsidRPr="001465AE">
        <w:rPr>
          <w:i/>
        </w:rPr>
        <w:t>Bluetooth Low Energy</w:t>
      </w:r>
      <w:r>
        <w:t xml:space="preserve"> dengan metode </w:t>
      </w:r>
      <w:r w:rsidRPr="001465AE">
        <w:rPr>
          <w:i/>
        </w:rPr>
        <w:t>Fingerprinting</w:t>
      </w:r>
      <w:r>
        <w:t xml:space="preserve">. Kemudian untuk mencocokkan karakteristik sinyal yang diperoleh dengan karakteristik sinyal pada database penulis menggunakan algoritma </w:t>
      </w:r>
      <w:r w:rsidRPr="001465AE">
        <w:rPr>
          <w:i/>
        </w:rPr>
        <w:t>k-nearest neighbor</w:t>
      </w:r>
      <w:r>
        <w:t xml:space="preserve"> (kNN).</w:t>
      </w:r>
    </w:p>
    <w:p w14:paraId="67F8B07B" w14:textId="6316DDE6" w:rsidR="00E42AA9" w:rsidRDefault="00DA31A6" w:rsidP="0073645E">
      <w:pPr>
        <w:pStyle w:val="Heading2"/>
        <w:rPr>
          <w:lang w:val="en-US"/>
        </w:rPr>
      </w:pPr>
      <w:bookmarkStart w:id="25" w:name="_Toc24955278"/>
      <w:r>
        <w:t>Dasar Teori</w:t>
      </w:r>
      <w:bookmarkEnd w:id="25"/>
    </w:p>
    <w:p w14:paraId="511BE69C" w14:textId="030A692F" w:rsidR="00420D6A" w:rsidRDefault="00420D6A" w:rsidP="00420D6A">
      <w:pPr>
        <w:pStyle w:val="BodyTextFirstIndent"/>
        <w:rPr>
          <w:rStyle w:val="selectable"/>
          <w:color w:val="000000"/>
        </w:rPr>
      </w:pPr>
      <w:r>
        <w:t xml:space="preserve">Pada dasarnya, Perbedaan antara teknik dan teknologi pada pelacakan lokasi dalam ruangan adalah, kata “teknik” memiliki arti sebagai alat abstrak dasar, yang tidak harus terikat pada media fisik, yang pada prinsipnya dapat digunakan dalam beberapa “teknologi”. Sedangkan “teknologi” adalah suatu cara khusus menggunakan sinyal fisik, yang teregistrasi melalui sensor, seperti gelombang radio atau medan magnet, untuk mencapai tujuan dalam pelacakan posisi dan lokasi dalam ruangan. </w:t>
      </w:r>
      <w:r>
        <w:fldChar w:fldCharType="begin" w:fldLock="1"/>
      </w:r>
      <w:r w:rsidR="00D310F9">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fldChar w:fldCharType="separate"/>
      </w:r>
      <w:r w:rsidR="006A5C3D" w:rsidRPr="006A5C3D">
        <w:rPr>
          <w:noProof/>
        </w:rPr>
        <w:t xml:space="preserve">(Brena </w:t>
      </w:r>
      <w:r w:rsidR="006A5C3D" w:rsidRPr="006A5C3D">
        <w:rPr>
          <w:i/>
          <w:noProof/>
        </w:rPr>
        <w:t>et al.</w:t>
      </w:r>
      <w:r w:rsidR="006A5C3D" w:rsidRPr="006A5C3D">
        <w:rPr>
          <w:noProof/>
        </w:rPr>
        <w:t>, 2017)</w:t>
      </w:r>
      <w:r>
        <w:fldChar w:fldCharType="end"/>
      </w:r>
    </w:p>
    <w:p w14:paraId="366AD1A7" w14:textId="76978D57" w:rsidR="00420D6A" w:rsidRDefault="00420D6A" w:rsidP="00420D6A">
      <w:pPr>
        <w:pStyle w:val="BodyTextFirstIndent"/>
        <w:rPr>
          <w:rStyle w:val="selectable"/>
          <w:color w:val="000000"/>
        </w:rPr>
      </w:pPr>
      <w:r>
        <w:rPr>
          <w:rStyle w:val="selectable"/>
          <w:color w:val="000000"/>
        </w:rPr>
        <w:t>Beberapa metode yang dilakukan untuk pengukuran sinyal yang sering digunakan adalah RSS (</w:t>
      </w:r>
      <w:r>
        <w:rPr>
          <w:rStyle w:val="selectable"/>
          <w:i/>
          <w:color w:val="000000"/>
        </w:rPr>
        <w:t>Received Signal Strength</w:t>
      </w:r>
      <w:r>
        <w:rPr>
          <w:rStyle w:val="selectable"/>
          <w:color w:val="000000"/>
        </w:rPr>
        <w:t>), ToA (</w:t>
      </w:r>
      <w:r w:rsidRPr="00DD0EAF">
        <w:rPr>
          <w:rStyle w:val="selectable"/>
          <w:i/>
          <w:color w:val="000000"/>
        </w:rPr>
        <w:t>Time of Arrival</w:t>
      </w:r>
      <w:r>
        <w:rPr>
          <w:rStyle w:val="selectable"/>
          <w:color w:val="000000"/>
        </w:rPr>
        <w:t>), TDoA (</w:t>
      </w:r>
      <w:r>
        <w:rPr>
          <w:rStyle w:val="selectable"/>
          <w:i/>
          <w:color w:val="000000"/>
        </w:rPr>
        <w:t>Time Difference of Arrival</w:t>
      </w:r>
      <w:r>
        <w:rPr>
          <w:rStyle w:val="selectable"/>
          <w:color w:val="000000"/>
        </w:rPr>
        <w:t>) dan AoA (</w:t>
      </w:r>
      <w:r>
        <w:rPr>
          <w:rStyle w:val="selectable"/>
          <w:i/>
          <w:color w:val="000000"/>
        </w:rPr>
        <w:t>Angel of Arrival</w:t>
      </w:r>
      <w:r>
        <w:rPr>
          <w:rStyle w:val="selectable"/>
          <w:color w:val="000000"/>
        </w:rPr>
        <w:t xml:space="preserve">). Kemudian beberapa teknik yang sering digunakan untuk penentuan lokasi adalah </w:t>
      </w:r>
      <w:r>
        <w:rPr>
          <w:rStyle w:val="selectable"/>
          <w:i/>
          <w:color w:val="000000"/>
        </w:rPr>
        <w:t>Proximity, Fingerprinting, Signal Propagation, Multipath Environment, Line of Sight, Synchronization</w:t>
      </w:r>
      <w:r>
        <w:rPr>
          <w:rStyle w:val="selectable"/>
          <w:color w:val="000000"/>
        </w:rPr>
        <w:t xml:space="preserve">. Kemudian dari segi teknologi yang banyak dipakai untuk pelacakan lokasi dan posisi dalam ruangan adalah </w:t>
      </w:r>
      <w:r>
        <w:rPr>
          <w:rStyle w:val="selectable"/>
          <w:i/>
          <w:color w:val="000000"/>
        </w:rPr>
        <w:t xml:space="preserve">Infrared, </w:t>
      </w:r>
      <w:r>
        <w:rPr>
          <w:rStyle w:val="selectable"/>
          <w:color w:val="000000"/>
        </w:rPr>
        <w:t>VLC (</w:t>
      </w:r>
      <w:r>
        <w:rPr>
          <w:rStyle w:val="selectable"/>
          <w:i/>
          <w:color w:val="000000"/>
        </w:rPr>
        <w:t>Visible Light Communication</w:t>
      </w:r>
      <w:r>
        <w:rPr>
          <w:rStyle w:val="selectable"/>
          <w:color w:val="000000"/>
        </w:rPr>
        <w:t xml:space="preserve">), </w:t>
      </w:r>
      <w:r>
        <w:rPr>
          <w:rStyle w:val="selectable"/>
          <w:i/>
          <w:color w:val="000000"/>
        </w:rPr>
        <w:t xml:space="preserve">Ultrasonic Audible Sound, </w:t>
      </w:r>
      <w:r>
        <w:rPr>
          <w:rStyle w:val="selectable"/>
          <w:color w:val="000000"/>
        </w:rPr>
        <w:t>Wi-Fi, Bluetooth, ZigBee, RFID, UWB (</w:t>
      </w:r>
      <w:r>
        <w:rPr>
          <w:rStyle w:val="selectable"/>
          <w:i/>
          <w:color w:val="000000"/>
        </w:rPr>
        <w:t>Ultrawideband), Geomagnetic, Inertial, Ambient Sound, Ambient Light, Computer Vision</w:t>
      </w:r>
      <w:r>
        <w:rPr>
          <w:rStyle w:val="selectable"/>
          <w:color w:val="000000"/>
        </w:rPr>
        <w:t xml:space="preserve">. </w:t>
      </w:r>
      <w:r>
        <w:rPr>
          <w:rStyle w:val="selectable"/>
          <w:color w:val="000000"/>
        </w:rPr>
        <w:fldChar w:fldCharType="begin" w:fldLock="1"/>
      </w:r>
      <w:r w:rsidR="00D310F9">
        <w:rPr>
          <w:rStyle w:val="selectable"/>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Pr>
          <w:rStyle w:val="selectable"/>
          <w:color w:val="000000"/>
        </w:rPr>
        <w:fldChar w:fldCharType="separate"/>
      </w:r>
      <w:r w:rsidR="006A5C3D" w:rsidRPr="006A5C3D">
        <w:rPr>
          <w:rStyle w:val="selectable"/>
          <w:noProof/>
          <w:color w:val="000000"/>
        </w:rPr>
        <w:t xml:space="preserve">(Brena </w:t>
      </w:r>
      <w:r w:rsidR="006A5C3D" w:rsidRPr="006A5C3D">
        <w:rPr>
          <w:rStyle w:val="selectable"/>
          <w:i/>
          <w:noProof/>
          <w:color w:val="000000"/>
        </w:rPr>
        <w:t>et al.</w:t>
      </w:r>
      <w:r w:rsidR="006A5C3D" w:rsidRPr="006A5C3D">
        <w:rPr>
          <w:rStyle w:val="selectable"/>
          <w:noProof/>
          <w:color w:val="000000"/>
        </w:rPr>
        <w:t>, 2017)</w:t>
      </w:r>
      <w:r>
        <w:rPr>
          <w:rStyle w:val="selectable"/>
          <w:color w:val="000000"/>
        </w:rPr>
        <w:fldChar w:fldCharType="end"/>
      </w:r>
      <w:r>
        <w:rPr>
          <w:rStyle w:val="selectable"/>
          <w:color w:val="000000"/>
        </w:rPr>
        <w:t xml:space="preserve">. </w:t>
      </w:r>
      <w:r>
        <w:t xml:space="preserve">Kemudian pada sisi algoritma yang digunakan untuk penentuan lokasi sejauh ini ada 5 yakni : Metode Probabilitas, </w:t>
      </w:r>
      <w:r>
        <w:rPr>
          <w:i/>
        </w:rPr>
        <w:t>k-nearest-neighbour</w:t>
      </w:r>
      <w:r>
        <w:t xml:space="preserve"> (</w:t>
      </w:r>
      <w:r w:rsidRPr="0012096B">
        <w:rPr>
          <w:i/>
        </w:rPr>
        <w:t>k</w:t>
      </w:r>
      <w:r>
        <w:t xml:space="preserve">NN), </w:t>
      </w:r>
      <w:r>
        <w:rPr>
          <w:i/>
        </w:rPr>
        <w:t xml:space="preserve">neural networks, support vector machine </w:t>
      </w:r>
      <w:r>
        <w:t xml:space="preserve">(SVM) dan </w:t>
      </w:r>
      <w:r>
        <w:rPr>
          <w:i/>
        </w:rPr>
        <w:t>smallest M-vertex polygon</w:t>
      </w:r>
      <w:r>
        <w:t xml:space="preserve"> (SMP). </w:t>
      </w:r>
      <w:r>
        <w:fldChar w:fldCharType="begin" w:fldLock="1"/>
      </w:r>
      <w:r w:rsidR="00D310F9">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fldChar w:fldCharType="separate"/>
      </w:r>
      <w:r w:rsidR="006A5C3D" w:rsidRPr="006A5C3D">
        <w:rPr>
          <w:noProof/>
        </w:rPr>
        <w:t xml:space="preserve">(Liu </w:t>
      </w:r>
      <w:r w:rsidR="006A5C3D" w:rsidRPr="006A5C3D">
        <w:rPr>
          <w:i/>
          <w:noProof/>
        </w:rPr>
        <w:t>et al.</w:t>
      </w:r>
      <w:r w:rsidR="006A5C3D" w:rsidRPr="006A5C3D">
        <w:rPr>
          <w:noProof/>
        </w:rPr>
        <w:t>, 2007)</w:t>
      </w:r>
      <w:r>
        <w:fldChar w:fldCharType="end"/>
      </w:r>
    </w:p>
    <w:p w14:paraId="3AF9CB7C" w14:textId="77777777" w:rsidR="00420D6A" w:rsidRDefault="00420D6A" w:rsidP="00420D6A">
      <w:pPr>
        <w:pStyle w:val="BodyTextFirstIndent"/>
        <w:rPr>
          <w:rStyle w:val="selectable"/>
          <w:color w:val="000000"/>
        </w:rPr>
      </w:pPr>
      <w:r>
        <w:rPr>
          <w:rStyle w:val="selectable"/>
          <w:color w:val="000000"/>
        </w:rPr>
        <w:t xml:space="preserve">Pada penelitian ini, penulis menggunakan teknik </w:t>
      </w:r>
      <w:r w:rsidRPr="00790717">
        <w:rPr>
          <w:rStyle w:val="selectable"/>
          <w:i/>
          <w:color w:val="000000"/>
        </w:rPr>
        <w:t>fingerprinting</w:t>
      </w:r>
      <w:r>
        <w:rPr>
          <w:rStyle w:val="selectable"/>
          <w:color w:val="000000"/>
        </w:rPr>
        <w:t xml:space="preserve"> dengan pengukuran sinyal menggunakan RSS (</w:t>
      </w:r>
      <w:r>
        <w:rPr>
          <w:rStyle w:val="selectable"/>
          <w:i/>
          <w:color w:val="000000"/>
        </w:rPr>
        <w:t>Received Signal Strength)</w:t>
      </w:r>
      <w:r>
        <w:rPr>
          <w:rStyle w:val="selectable"/>
          <w:color w:val="000000"/>
        </w:rPr>
        <w:t xml:space="preserve">. Untuk  teknologi </w:t>
      </w:r>
      <w:r>
        <w:rPr>
          <w:rStyle w:val="selectable"/>
          <w:color w:val="000000"/>
        </w:rPr>
        <w:lastRenderedPageBreak/>
        <w:t xml:space="preserve">yang digunakan, penulis menggunakan teknologi </w:t>
      </w:r>
      <w:r w:rsidRPr="00D3632E">
        <w:rPr>
          <w:rStyle w:val="selectable"/>
          <w:i/>
          <w:color w:val="000000"/>
        </w:rPr>
        <w:t>Bluetooth Low Energy</w:t>
      </w:r>
      <w:r>
        <w:rPr>
          <w:rStyle w:val="selectable"/>
          <w:color w:val="000000"/>
        </w:rPr>
        <w:t xml:space="preserve"> dengan algoritma </w:t>
      </w:r>
      <w:r>
        <w:rPr>
          <w:rStyle w:val="selectable"/>
          <w:i/>
          <w:color w:val="000000"/>
        </w:rPr>
        <w:t>k</w:t>
      </w:r>
      <w:r>
        <w:rPr>
          <w:rStyle w:val="selectable"/>
          <w:color w:val="000000"/>
        </w:rPr>
        <w:t xml:space="preserve">NN untuk penentuan lokasi dalam sistem pelacakan lokasi di dalam gedung. </w:t>
      </w:r>
    </w:p>
    <w:p w14:paraId="1C002965" w14:textId="77777777" w:rsidR="00420D6A" w:rsidRDefault="00420D6A" w:rsidP="00420D6A">
      <w:pPr>
        <w:pStyle w:val="Heading3"/>
        <w:numPr>
          <w:ilvl w:val="2"/>
          <w:numId w:val="40"/>
        </w:numPr>
        <w:ind w:left="714" w:hanging="714"/>
        <w:rPr>
          <w:lang w:val="en-US"/>
        </w:rPr>
      </w:pPr>
      <w:bookmarkStart w:id="26" w:name="_Toc20222282"/>
      <w:bookmarkStart w:id="27" w:name="_Toc24955279"/>
      <w:r>
        <w:t>Fingerprinting</w:t>
      </w:r>
      <w:bookmarkEnd w:id="26"/>
      <w:bookmarkEnd w:id="27"/>
    </w:p>
    <w:p w14:paraId="4D40B6E5" w14:textId="423BB6D5" w:rsidR="00420D6A" w:rsidRDefault="00420D6A" w:rsidP="00420D6A">
      <w:pPr>
        <w:pStyle w:val="BodyTextFirstIndent"/>
        <w:rPr>
          <w:rStyle w:val="selectable"/>
          <w:color w:val="000000"/>
        </w:rPr>
      </w:pPr>
      <w:r>
        <w:rPr>
          <w:lang w:val="en-US" w:eastAsia="id-ID"/>
        </w:rPr>
        <w:t xml:space="preserve"> </w:t>
      </w:r>
      <w:r w:rsidRPr="00790717">
        <w:rPr>
          <w:i/>
          <w:lang w:eastAsia="id-ID"/>
        </w:rPr>
        <w:t>Fingerprinting</w:t>
      </w:r>
      <w:r>
        <w:rPr>
          <w:lang w:eastAsia="id-ID"/>
        </w:rPr>
        <w:t xml:space="preserve"> adalah sebuah metode yang digunakan untuk mengkalkulasikan perkiraan lokasi. </w:t>
      </w:r>
      <w:r w:rsidRPr="00790717">
        <w:rPr>
          <w:lang w:eastAsia="id-ID"/>
        </w:rPr>
        <w:t xml:space="preserve">Istilah ini telah digunakan terutama sebagai cara untuk mendapatkan lokasi dari deteksi sinyal Wi-Fi dan sejenisnya, karena </w:t>
      </w:r>
      <w:r>
        <w:rPr>
          <w:lang w:eastAsia="id-ID"/>
        </w:rPr>
        <w:t>dapat digunakan</w:t>
      </w:r>
      <w:r w:rsidRPr="00790717">
        <w:rPr>
          <w:lang w:eastAsia="id-ID"/>
        </w:rPr>
        <w:t xml:space="preserve"> di perangkat seluler, tetapi ini adalah teknik umum yang telah digunakan untuk Bluetooth dan</w:t>
      </w:r>
      <w:r>
        <w:rPr>
          <w:lang w:eastAsia="id-ID"/>
        </w:rPr>
        <w:t xml:space="preserve"> magnet juga. </w:t>
      </w:r>
      <w:r>
        <w:rPr>
          <w:i/>
          <w:lang w:eastAsia="id-ID"/>
        </w:rPr>
        <w:t xml:space="preserve">Fingerprinting </w:t>
      </w:r>
      <w:r>
        <w:rPr>
          <w:lang w:eastAsia="id-ID"/>
        </w:rPr>
        <w:t xml:space="preserve">terdiri dari 2 fase, yakni fase training dan penentuan posisi. Dalam fase training, sebuah </w:t>
      </w:r>
      <w:r>
        <w:rPr>
          <w:i/>
          <w:lang w:eastAsia="id-ID"/>
        </w:rPr>
        <w:t>radio map</w:t>
      </w:r>
      <w:r>
        <w:rPr>
          <w:lang w:eastAsia="id-ID"/>
        </w:rPr>
        <w:t xml:space="preserve"> dari nilai kekuatan sinyal yang diamati dari lokasi yang berbeda direkam. Kemudian, pada fase penentuan posisi, nilai kekuatan sinyal yang diamati pada perangkat pengguna dibandingkan dengan </w:t>
      </w:r>
      <w:r>
        <w:rPr>
          <w:i/>
          <w:lang w:eastAsia="id-ID"/>
        </w:rPr>
        <w:t>radio map</w:t>
      </w:r>
      <w:r>
        <w:rPr>
          <w:lang w:eastAsia="id-ID"/>
        </w:rPr>
        <w:t xml:space="preserve"> tadi menggunakan algoritma pencocokan kedekatan semisal </w:t>
      </w:r>
      <w:r>
        <w:rPr>
          <w:i/>
          <w:lang w:eastAsia="id-ID"/>
        </w:rPr>
        <w:t>k-nearest-neighbor</w:t>
      </w:r>
      <w:r>
        <w:rPr>
          <w:lang w:eastAsia="id-ID"/>
        </w:rPr>
        <w:t xml:space="preserve"> untuk menyimpulkan lokasi pengguna saat ini. </w:t>
      </w:r>
      <w:r>
        <w:rPr>
          <w:lang w:eastAsia="id-ID"/>
        </w:rPr>
        <w:fldChar w:fldCharType="begin" w:fldLock="1"/>
      </w:r>
      <w:r w:rsidR="00D310F9">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lang w:eastAsia="id-ID"/>
        </w:rPr>
        <w:fldChar w:fldCharType="separate"/>
      </w:r>
      <w:r w:rsidR="006A5C3D" w:rsidRPr="006A5C3D">
        <w:rPr>
          <w:noProof/>
          <w:lang w:eastAsia="id-ID"/>
        </w:rPr>
        <w:t xml:space="preserve">(Jiang </w:t>
      </w:r>
      <w:r w:rsidR="006A5C3D" w:rsidRPr="006A5C3D">
        <w:rPr>
          <w:i/>
          <w:noProof/>
          <w:lang w:eastAsia="id-ID"/>
        </w:rPr>
        <w:t>et al.</w:t>
      </w:r>
      <w:r w:rsidR="006A5C3D" w:rsidRPr="006A5C3D">
        <w:rPr>
          <w:noProof/>
          <w:lang w:eastAsia="id-ID"/>
        </w:rPr>
        <w:t>, 2015)</w:t>
      </w:r>
      <w:r>
        <w:rPr>
          <w:lang w:eastAsia="id-ID"/>
        </w:rPr>
        <w:fldChar w:fldCharType="end"/>
      </w:r>
      <w:r>
        <w:rPr>
          <w:lang w:eastAsia="id-ID"/>
        </w:rPr>
        <w:t xml:space="preserve"> </w:t>
      </w:r>
    </w:p>
    <w:p w14:paraId="46B559AA" w14:textId="77777777" w:rsidR="00420D6A" w:rsidRDefault="00420D6A" w:rsidP="00420D6A">
      <w:pPr>
        <w:pStyle w:val="Heading3"/>
        <w:numPr>
          <w:ilvl w:val="2"/>
          <w:numId w:val="40"/>
        </w:numPr>
        <w:ind w:left="714" w:hanging="714"/>
        <w:rPr>
          <w:rStyle w:val="selectable"/>
          <w:color w:val="000000"/>
        </w:rPr>
      </w:pPr>
      <w:bookmarkStart w:id="28" w:name="_Toc20222283"/>
      <w:bookmarkStart w:id="29" w:name="_Toc24955280"/>
      <w:r w:rsidRPr="0068768B">
        <w:rPr>
          <w:rStyle w:val="selectable"/>
          <w:i/>
          <w:color w:val="000000"/>
        </w:rPr>
        <w:t>Received Signal Strength</w:t>
      </w:r>
      <w:r>
        <w:rPr>
          <w:rStyle w:val="selectable"/>
          <w:color w:val="000000"/>
        </w:rPr>
        <w:t xml:space="preserve"> (RSS)</w:t>
      </w:r>
      <w:bookmarkEnd w:id="28"/>
      <w:bookmarkEnd w:id="29"/>
    </w:p>
    <w:p w14:paraId="363DACDE" w14:textId="7FB61830" w:rsidR="00420D6A" w:rsidRDefault="00420D6A" w:rsidP="00420D6A">
      <w:pPr>
        <w:pStyle w:val="BodyText"/>
        <w:ind w:firstLine="340"/>
        <w:rPr>
          <w:rStyle w:val="selectable"/>
          <w:color w:val="000000"/>
        </w:rPr>
      </w:pPr>
      <w:r w:rsidRPr="0068768B">
        <w:rPr>
          <w:rStyle w:val="selectable"/>
          <w:i/>
          <w:color w:val="000000"/>
        </w:rPr>
        <w:t>Received Signal Strength</w:t>
      </w:r>
      <w:r>
        <w:rPr>
          <w:rStyle w:val="selectable"/>
          <w:color w:val="000000"/>
        </w:rPr>
        <w:t xml:space="preserve"> (RSS) adalah intensitas medan sinyal pada titik penerima. RSS diukur pada penerima, kemudian jarak dapat diperkirakan dengan menggunakan menggunakan model perambatan sinyal atau metode lain. Teknik RSS membutuhkan penggunaan multiraterasi. </w:t>
      </w:r>
      <w:r>
        <w:rPr>
          <w:rStyle w:val="selectable"/>
          <w:color w:val="000000"/>
        </w:rPr>
        <w:fldChar w:fldCharType="begin" w:fldLock="1"/>
      </w:r>
      <w:r w:rsidR="00D310F9">
        <w:rPr>
          <w:rStyle w:val="selectable"/>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Pr>
          <w:rStyle w:val="selectable"/>
          <w:color w:val="000000"/>
        </w:rPr>
        <w:fldChar w:fldCharType="separate"/>
      </w:r>
      <w:r w:rsidR="006A5C3D" w:rsidRPr="006A5C3D">
        <w:rPr>
          <w:rStyle w:val="selectable"/>
          <w:noProof/>
          <w:color w:val="000000"/>
        </w:rPr>
        <w:t xml:space="preserve">(Brena </w:t>
      </w:r>
      <w:r w:rsidR="006A5C3D" w:rsidRPr="006A5C3D">
        <w:rPr>
          <w:rStyle w:val="selectable"/>
          <w:i/>
          <w:noProof/>
          <w:color w:val="000000"/>
        </w:rPr>
        <w:t>et al.</w:t>
      </w:r>
      <w:r w:rsidR="006A5C3D" w:rsidRPr="006A5C3D">
        <w:rPr>
          <w:rStyle w:val="selectable"/>
          <w:noProof/>
          <w:color w:val="000000"/>
        </w:rPr>
        <w:t>, 2017)</w:t>
      </w:r>
      <w:r>
        <w:rPr>
          <w:rStyle w:val="selectable"/>
          <w:color w:val="000000"/>
        </w:rPr>
        <w:fldChar w:fldCharType="end"/>
      </w:r>
    </w:p>
    <w:p w14:paraId="771D9FE1" w14:textId="77777777" w:rsidR="00420D6A" w:rsidRDefault="00420D6A" w:rsidP="00420D6A">
      <w:pPr>
        <w:pStyle w:val="Heading3"/>
        <w:numPr>
          <w:ilvl w:val="2"/>
          <w:numId w:val="40"/>
        </w:numPr>
        <w:ind w:left="714" w:hanging="714"/>
        <w:rPr>
          <w:rStyle w:val="selectable"/>
          <w:color w:val="000000"/>
        </w:rPr>
      </w:pPr>
      <w:bookmarkStart w:id="30" w:name="_Toc20222284"/>
      <w:bookmarkStart w:id="31" w:name="_Toc24955281"/>
      <w:r w:rsidRPr="00965F53">
        <w:rPr>
          <w:rStyle w:val="selectable"/>
          <w:i/>
          <w:color w:val="000000"/>
        </w:rPr>
        <w:t>Bluetooth Low Energy</w:t>
      </w:r>
      <w:r>
        <w:rPr>
          <w:rStyle w:val="selectable"/>
          <w:color w:val="000000"/>
        </w:rPr>
        <w:t xml:space="preserve"> (BLE)</w:t>
      </w:r>
      <w:bookmarkEnd w:id="30"/>
      <w:bookmarkEnd w:id="31"/>
    </w:p>
    <w:p w14:paraId="468B75C5" w14:textId="77777777" w:rsidR="00420D6A" w:rsidRDefault="00420D6A" w:rsidP="00420D6A">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Pr="003F4096">
        <w:t xml:space="preserve">itu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Pr="003F4096">
        <w:t>, D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6F31EA4B" w14:textId="256A20F4" w:rsidR="00420D6A" w:rsidRPr="003F4096" w:rsidRDefault="00420D6A" w:rsidP="00420D6A">
      <w:pPr>
        <w:pStyle w:val="BodyText"/>
        <w:ind w:firstLine="340"/>
      </w:pPr>
      <w:r w:rsidRPr="00AE7380">
        <w:t xml:space="preserve">Teknologi Bluetooth telah dipertimbangkan untuk sistem posisi dalam ruangan sebagai pesaing Wi-Fi, khususnya sejak adopsi Bluetooth Low Energy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sidR="00D310F9">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006A5C3D" w:rsidRPr="006A5C3D">
        <w:rPr>
          <w:rStyle w:val="selectable"/>
          <w:noProof/>
          <w:color w:val="000000"/>
        </w:rPr>
        <w:t>(Faragher and Harle, 2015)</w:t>
      </w:r>
      <w:r>
        <w:rPr>
          <w:rStyle w:val="selectable"/>
          <w:color w:val="000000"/>
        </w:rPr>
        <w:fldChar w:fldCharType="end"/>
      </w:r>
    </w:p>
    <w:p w14:paraId="68F63661" w14:textId="77777777" w:rsidR="00420D6A" w:rsidRDefault="00420D6A" w:rsidP="00420D6A">
      <w:pPr>
        <w:pStyle w:val="Heading3"/>
        <w:numPr>
          <w:ilvl w:val="2"/>
          <w:numId w:val="40"/>
        </w:numPr>
        <w:ind w:left="714" w:hanging="714"/>
      </w:pPr>
      <w:bookmarkStart w:id="32" w:name="_Toc20222285"/>
      <w:bookmarkStart w:id="33" w:name="_Toc24955282"/>
      <w:r>
        <w:t xml:space="preserve">Algoritma </w:t>
      </w:r>
      <w:r w:rsidRPr="00AE7380">
        <w:rPr>
          <w:i/>
        </w:rPr>
        <w:t>k-nearest-neighbor</w:t>
      </w:r>
      <w:r>
        <w:rPr>
          <w:i/>
        </w:rPr>
        <w:t xml:space="preserve"> </w:t>
      </w:r>
      <w:r>
        <w:t>(KNN)</w:t>
      </w:r>
      <w:bookmarkEnd w:id="32"/>
      <w:bookmarkEnd w:id="33"/>
    </w:p>
    <w:p w14:paraId="4891203F" w14:textId="77777777" w:rsidR="00420D6A" w:rsidRDefault="00420D6A" w:rsidP="00420D6A">
      <w:pPr>
        <w:pStyle w:val="BodyText"/>
        <w:ind w:firstLine="340"/>
      </w:pPr>
      <w:r>
        <w:t>Algoritme k-nearest neighbor (k-NN atau KNN) adalah sebuah metode untuk melakukan klasifikasi terhadap objek berdasarkan data pembelajaran yang jaraknya paling dekat dengan objek tersebut.</w:t>
      </w:r>
    </w:p>
    <w:p w14:paraId="028EF824" w14:textId="77777777" w:rsidR="00420D6A" w:rsidRDefault="00420D6A" w:rsidP="00420D6A">
      <w:pPr>
        <w:pStyle w:val="BodyText"/>
        <w:ind w:firstLine="340"/>
      </w:pPr>
      <w:r>
        <w:lastRenderedPageBreak/>
        <w:t>Data pembelajaran diproyeksikan ke ruang berdimensi banyak, dimana masing-masing dimensi merepresentasikan fitur dari data. Ruang ini dibagi menjadi bagian-bagian berdasarkan klasifikasi data pembelajaran. Sebuah titik pada ruang ini ditandai kelas c, jika kelas c merupakan klasifikasi yang paling banyak ditemui pada k buah tetangga terdekat titik tersebut. Dekat atau jauhnya tetangga biasanya dihitung berdasarkan jarak Euclidean.</w:t>
      </w:r>
    </w:p>
    <w:p w14:paraId="41D23C18" w14:textId="77777777" w:rsidR="00420D6A" w:rsidRDefault="00420D6A" w:rsidP="00420D6A">
      <w:pPr>
        <w:pStyle w:val="BodyText"/>
        <w:ind w:firstLine="340"/>
      </w:pPr>
      <w:r>
        <w:t>Pada fase pembelajaran, algoritma ini hanya melakukan penyimpanan vektor-vektor fitur dan klasifikasi dari data pembelajaran. Pada fase klasifikasi, fitur-fitur yang sama dihitung untuk data test (yang klasifikasinya tidak diketahui). Jarak dari vektor yang baru ini terhadap seluruh vektor data pembelajaran dihitung, dan sejumlah k buah yang paling dekat diambil. Titik yang baru klasifikasinya diprediksikan termasuk pada klasifikasi terbanyak dari titik-titik tersebut.</w:t>
      </w:r>
    </w:p>
    <w:p w14:paraId="7A5AE329" w14:textId="39583558" w:rsidR="00987976" w:rsidRPr="00987976" w:rsidRDefault="00420D6A" w:rsidP="00420D6A">
      <w:pPr>
        <w:pStyle w:val="BodyTextFirstIndent"/>
        <w:ind w:firstLine="0"/>
        <w:rPr>
          <w:lang w:val="en-US"/>
        </w:rPr>
      </w:pPr>
      <w:r>
        <w:t>Nilai k yang terbaik untuk algoritma ini tergantung pada data secara umumnya, nilai k yang tinggi akan mengurangi efek noise pada klasifikasi, tetapi membuat batasan antara setiap klasifikasi menjadi lebih kabur. Nilai k yang bagus dapat dipilih dengan optimasi parameter, misalnya dengan menggunakan cross-validation.</w:t>
      </w:r>
    </w:p>
    <w:p w14:paraId="290047B4" w14:textId="74749718" w:rsidR="00E42AA9" w:rsidRPr="00E42AA9" w:rsidRDefault="00E43E43" w:rsidP="00E43E43">
      <w:pPr>
        <w:pStyle w:val="Heading1"/>
        <w:rPr>
          <w:lang w:val="en-US"/>
        </w:rPr>
      </w:pPr>
      <w:bookmarkStart w:id="34" w:name="_Toc24955283"/>
      <w:r>
        <w:rPr>
          <w:lang w:val="en-US"/>
        </w:rPr>
        <w:lastRenderedPageBreak/>
        <w:t>METODOLOGI</w:t>
      </w:r>
      <w:r w:rsidR="00887B4E">
        <w:rPr>
          <w:lang w:val="en-US"/>
        </w:rPr>
        <w:t xml:space="preserve"> PENELITIAN</w:t>
      </w:r>
      <w:bookmarkEnd w:id="34"/>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732C3F" w:rsidRPr="00EC6457" w:rsidRDefault="00732C3F"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254D14" id="Text Box 19" o:spid="_x0000_s1029"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" fillcolor="white [3212]" stroked="f" strokeweight=".5pt">
                <v:textbox>
                  <w:txbxContent>
                    <w:p w14:paraId="022A76C1" w14:textId="77777777" w:rsidR="00732C3F" w:rsidRPr="00EC6457" w:rsidRDefault="00732C3F"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754D1FCE" w:rsidR="007C7977" w:rsidRDefault="007C7977" w:rsidP="007C7977">
      <w:pPr>
        <w:pStyle w:val="Caption"/>
      </w:pPr>
      <w:bookmarkStart w:id="35" w:name="_Toc535789894"/>
      <w:bookmarkStart w:id="36" w:name="_Toc24054128"/>
      <w:r>
        <w:t xml:space="preserve">Gambar </w:t>
      </w:r>
      <w:r w:rsidR="00CD2959">
        <w:fldChar w:fldCharType="begin"/>
      </w:r>
      <w:r w:rsidR="00CD2959">
        <w:instrText xml:space="preserve"> STYLEREF 1 \s </w:instrText>
      </w:r>
      <w:r w:rsidR="00CD2959">
        <w:fldChar w:fldCharType="separate"/>
      </w:r>
      <w:r w:rsidR="00CD2959">
        <w:rPr>
          <w:noProof/>
        </w:rPr>
        <w:t>3</w:t>
      </w:r>
      <w:r w:rsidR="00CD2959">
        <w:fldChar w:fldCharType="end"/>
      </w:r>
      <w:r w:rsidR="00CD2959">
        <w:t>.</w:t>
      </w:r>
      <w:r w:rsidR="00CD2959">
        <w:fldChar w:fldCharType="begin"/>
      </w:r>
      <w:r w:rsidR="00CD2959">
        <w:instrText xml:space="preserve"> SEQ Gambar \* ARABIC \s 1 </w:instrText>
      </w:r>
      <w:r w:rsidR="00CD2959">
        <w:fldChar w:fldCharType="separate"/>
      </w:r>
      <w:r w:rsidR="00CD2959">
        <w:rPr>
          <w:noProof/>
        </w:rPr>
        <w:t>1</w:t>
      </w:r>
      <w:r w:rsidR="00CD2959">
        <w:fldChar w:fldCharType="end"/>
      </w:r>
      <w:r>
        <w:t xml:space="preserve"> Metodologi Penelitian</w:t>
      </w:r>
      <w:bookmarkEnd w:id="35"/>
      <w:bookmarkEnd w:id="36"/>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37" w:name="_Toc20222287"/>
      <w:bookmarkStart w:id="38" w:name="_Toc24955284"/>
      <w:r>
        <w:lastRenderedPageBreak/>
        <w:t>Identifikasi Masalah</w:t>
      </w:r>
      <w:bookmarkEnd w:id="37"/>
      <w:bookmarkEnd w:id="38"/>
    </w:p>
    <w:p w14:paraId="4E14FBC2" w14:textId="77777777" w:rsidR="007C7977" w:rsidRDefault="007C7977" w:rsidP="007C7977">
      <w:pPr>
        <w:pStyle w:val="BodyText"/>
        <w:ind w:firstLine="340"/>
      </w:pPr>
      <w:r>
        <w:t>Penulis menemukan masalah pada infrastruktur kesehatan rumah sakit khususnya pada bagian pencarian pasien yang masih dilakukan secara manual oleh staff rumah sakit. Hal ini berdampak pada efisiensi kinerja dari sistem rumah sakit tersebut sehingga penulis memberikan solusi dengan cara melacak posisi pasien dengan menggunakan tag bluetooth sehingga staff perawat dapat dengan mudah menemukan lokasi pasien.</w:t>
      </w:r>
    </w:p>
    <w:p w14:paraId="160B28A8" w14:textId="77777777" w:rsidR="007C7977" w:rsidRDefault="007C7977" w:rsidP="007C7977">
      <w:pPr>
        <w:pStyle w:val="Heading2"/>
        <w:numPr>
          <w:ilvl w:val="1"/>
          <w:numId w:val="40"/>
        </w:numPr>
      </w:pPr>
      <w:bookmarkStart w:id="39" w:name="_Toc20222288"/>
      <w:bookmarkStart w:id="40" w:name="_Toc24955285"/>
      <w:r>
        <w:t>Studi Literatur</w:t>
      </w:r>
      <w:bookmarkEnd w:id="39"/>
      <w:bookmarkEnd w:id="40"/>
    </w:p>
    <w:p w14:paraId="45236D14" w14:textId="77777777"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dalam penelitian ini. Referensi yang digunakan berasal dari beberapa jurnal yang meneliti tentang pelacakan dalam ruangan. Namun penulis menggunakan jurnal </w:t>
      </w:r>
      <w:r w:rsidRPr="007E1C87">
        <w:rPr>
          <w:i/>
        </w:rPr>
        <w:t>survey</w:t>
      </w:r>
      <w:r>
        <w:t xml:space="preserve"> karya </w:t>
      </w:r>
      <w:r w:rsidRPr="00C77EEC">
        <w:rPr>
          <w:rStyle w:val="selectable"/>
          <w:noProof/>
          <w:color w:val="000000"/>
        </w:rPr>
        <w:t xml:space="preserve">Brena </w:t>
      </w:r>
      <w:r w:rsidRPr="00C77EEC">
        <w:rPr>
          <w:rStyle w:val="selectable"/>
          <w:i/>
          <w:noProof/>
          <w:color w:val="000000"/>
        </w:rPr>
        <w:t>et al.</w:t>
      </w:r>
      <w:r>
        <w:rPr>
          <w:rStyle w:val="selectable"/>
          <w:i/>
          <w:noProof/>
          <w:color w:val="000000"/>
        </w:rPr>
        <w:t xml:space="preserve"> </w:t>
      </w:r>
      <w:r>
        <w:rPr>
          <w:rStyle w:val="selectable"/>
          <w:noProof/>
          <w:color w:val="000000"/>
        </w:rPr>
        <w:t xml:space="preserve">dengan judul </w:t>
      </w:r>
      <w:r w:rsidRPr="007E1C87">
        <w:rPr>
          <w:i/>
          <w:noProof/>
          <w:color w:val="000000"/>
        </w:rPr>
        <w:t>Evolution of Indoor Positioning Technologies: A Survey</w:t>
      </w:r>
      <w:r>
        <w:rPr>
          <w:noProof/>
          <w:color w:val="000000"/>
        </w:rPr>
        <w:t xml:space="preserve"> yang mana di dalamnya menjelaskan tentang berbagai macam penelitian tentang </w:t>
      </w:r>
      <w:r w:rsidRPr="007E1C87">
        <w:rPr>
          <w:i/>
          <w:noProof/>
          <w:color w:val="000000"/>
        </w:rPr>
        <w:t>indoor localization</w:t>
      </w:r>
      <w:r>
        <w:rPr>
          <w:noProof/>
          <w:color w:val="000000"/>
        </w:rPr>
        <w:t xml:space="preserve"> maupun </w:t>
      </w:r>
      <w:r w:rsidRPr="007E1C87">
        <w:rPr>
          <w:i/>
          <w:noProof/>
          <w:color w:val="000000"/>
        </w:rPr>
        <w:t>indoor positioning</w:t>
      </w:r>
      <w:r>
        <w:t>.</w:t>
      </w:r>
    </w:p>
    <w:p w14:paraId="7B1C6D02" w14:textId="77777777" w:rsidR="007C7977" w:rsidRDefault="007C7977" w:rsidP="007C7977">
      <w:pPr>
        <w:pStyle w:val="Heading2"/>
        <w:numPr>
          <w:ilvl w:val="1"/>
          <w:numId w:val="40"/>
        </w:numPr>
      </w:pPr>
      <w:bookmarkStart w:id="41" w:name="_Toc20222289"/>
      <w:bookmarkStart w:id="42" w:name="_Toc24955286"/>
      <w:r>
        <w:t>Analisis Kebutuhan</w:t>
      </w:r>
      <w:bookmarkEnd w:id="41"/>
      <w:bookmarkEnd w:id="42"/>
    </w:p>
    <w:p w14:paraId="0C8ED047" w14:textId="77777777" w:rsidR="007C7977" w:rsidRDefault="007C7977" w:rsidP="007C7977">
      <w:pPr>
        <w:pStyle w:val="BodyText"/>
        <w:ind w:firstLine="340"/>
      </w:pPr>
      <w:r>
        <w:t>Analisis kebutuhan memiliki tujuan untuk memahami kebutuhan yang diperlukan pada penelitian ini</w:t>
      </w:r>
    </w:p>
    <w:p w14:paraId="5DD8F2A8" w14:textId="77777777" w:rsidR="007C7977" w:rsidRDefault="007C7977" w:rsidP="007C7977">
      <w:pPr>
        <w:pStyle w:val="Heading3"/>
        <w:numPr>
          <w:ilvl w:val="2"/>
          <w:numId w:val="40"/>
        </w:numPr>
        <w:ind w:left="714" w:hanging="714"/>
      </w:pPr>
      <w:bookmarkStart w:id="43" w:name="_Toc20222290"/>
      <w:bookmarkStart w:id="44" w:name="_Toc24955287"/>
      <w:r>
        <w:t>Analisis Kebutuhan Perangkat Keras</w:t>
      </w:r>
      <w:bookmarkEnd w:id="43"/>
      <w:bookmarkEnd w:id="44"/>
    </w:p>
    <w:p w14:paraId="66E20014" w14:textId="77777777" w:rsidR="007C7977" w:rsidRDefault="007C7977" w:rsidP="007C7977">
      <w:pPr>
        <w:pStyle w:val="BodyText"/>
        <w:ind w:firstLine="340"/>
      </w:pPr>
      <w:r>
        <w:t>Pada penelitian ini, penulis membutuhkan perangkat keras dengan rincian sebagai berikut :</w:t>
      </w:r>
    </w:p>
    <w:p w14:paraId="0729F26F" w14:textId="77777777" w:rsidR="007C7977" w:rsidRDefault="007C7977" w:rsidP="007C7977">
      <w:pPr>
        <w:pStyle w:val="BodyText"/>
        <w:numPr>
          <w:ilvl w:val="6"/>
          <w:numId w:val="40"/>
        </w:numPr>
        <w:ind w:left="426"/>
      </w:pPr>
      <w:r>
        <w:t>Mikrokontroler ESP32, dengan jumlah dan fungsi sebagai berikut :</w:t>
      </w:r>
    </w:p>
    <w:p w14:paraId="6F4646C4" w14:textId="77777777" w:rsidR="007C7977" w:rsidRDefault="007C7977" w:rsidP="007C7977">
      <w:pPr>
        <w:pStyle w:val="BodyText"/>
        <w:numPr>
          <w:ilvl w:val="0"/>
          <w:numId w:val="41"/>
        </w:numPr>
      </w:pPr>
      <w:r>
        <w:t xml:space="preserve">Jumlah  </w:t>
      </w:r>
      <w:r>
        <w:tab/>
        <w:t>: 5</w:t>
      </w:r>
    </w:p>
    <w:p w14:paraId="7615C11D" w14:textId="77777777" w:rsidR="007C7977" w:rsidRDefault="007C7977" w:rsidP="007C7977">
      <w:pPr>
        <w:pStyle w:val="BodyText"/>
        <w:numPr>
          <w:ilvl w:val="0"/>
          <w:numId w:val="41"/>
        </w:numPr>
        <w:spacing w:after="0"/>
      </w:pPr>
      <w:r>
        <w:t>Fungsi</w:t>
      </w:r>
      <w:r>
        <w:tab/>
        <w:t xml:space="preserve">   </w:t>
      </w:r>
      <w:r>
        <w:tab/>
        <w:t>: Sebagai perangkat yang menerima sinyal bluetooth untuk</w:t>
      </w:r>
    </w:p>
    <w:p w14:paraId="3B9E75BD" w14:textId="77777777" w:rsidR="007C7977" w:rsidRDefault="007C7977" w:rsidP="007C7977">
      <w:pPr>
        <w:pStyle w:val="BodyText"/>
        <w:ind w:left="786"/>
      </w:pPr>
      <w:r>
        <w:tab/>
      </w:r>
      <w:r>
        <w:tab/>
        <w:t xml:space="preserve">  kemudian dikirim menuju server</w:t>
      </w:r>
    </w:p>
    <w:p w14:paraId="4917A568" w14:textId="77777777" w:rsidR="007C7977" w:rsidRDefault="007C7977" w:rsidP="007C7977">
      <w:pPr>
        <w:pStyle w:val="BodyText"/>
        <w:numPr>
          <w:ilvl w:val="6"/>
          <w:numId w:val="40"/>
        </w:numPr>
        <w:ind w:left="426"/>
      </w:pPr>
      <w:r>
        <w:t>iTAG Bluetooth, dengan jumlah dan fungsi sebagai berikut :</w:t>
      </w:r>
    </w:p>
    <w:p w14:paraId="2B316724" w14:textId="77777777" w:rsidR="007C7977" w:rsidRDefault="007C7977" w:rsidP="007C7977">
      <w:pPr>
        <w:pStyle w:val="BodyText"/>
        <w:numPr>
          <w:ilvl w:val="0"/>
          <w:numId w:val="41"/>
        </w:numPr>
      </w:pPr>
      <w:r>
        <w:t xml:space="preserve">Jumlah   </w:t>
      </w:r>
      <w:r>
        <w:tab/>
        <w:t>: 1</w:t>
      </w:r>
    </w:p>
    <w:p w14:paraId="214E9A2F" w14:textId="77777777" w:rsidR="007C7977" w:rsidRDefault="007C7977" w:rsidP="007C7977">
      <w:pPr>
        <w:pStyle w:val="BodyText"/>
        <w:numPr>
          <w:ilvl w:val="0"/>
          <w:numId w:val="41"/>
        </w:numPr>
      </w:pPr>
      <w:r>
        <w:t>Fungsi</w:t>
      </w:r>
      <w:r>
        <w:tab/>
      </w:r>
      <w:r>
        <w:tab/>
        <w:t>: Sebagai perangkat yang memancarkan sinyal bluetooth</w:t>
      </w:r>
    </w:p>
    <w:p w14:paraId="5F7DC933" w14:textId="77777777" w:rsidR="007C7977" w:rsidRDefault="007C7977" w:rsidP="007C7977">
      <w:pPr>
        <w:pStyle w:val="BodyText"/>
        <w:numPr>
          <w:ilvl w:val="6"/>
          <w:numId w:val="40"/>
        </w:numPr>
        <w:ind w:left="426"/>
      </w:pPr>
      <w:r>
        <w:t>Smartphone Android, dengan jumlah dan fungsi sebagai berikut :</w:t>
      </w:r>
    </w:p>
    <w:p w14:paraId="779C9858" w14:textId="77777777" w:rsidR="007C7977" w:rsidRDefault="007C7977" w:rsidP="007C7977">
      <w:pPr>
        <w:pStyle w:val="BodyText"/>
        <w:numPr>
          <w:ilvl w:val="0"/>
          <w:numId w:val="41"/>
        </w:numPr>
      </w:pPr>
      <w:r>
        <w:t>Jumlah</w:t>
      </w:r>
      <w:r>
        <w:tab/>
        <w:t>: 1</w:t>
      </w:r>
    </w:p>
    <w:p w14:paraId="4D8D5A9C" w14:textId="77777777" w:rsidR="007C7977" w:rsidRDefault="007C7977" w:rsidP="007C7977">
      <w:pPr>
        <w:pStyle w:val="BodyText"/>
        <w:numPr>
          <w:ilvl w:val="0"/>
          <w:numId w:val="41"/>
        </w:numPr>
        <w:spacing w:after="0"/>
      </w:pPr>
      <w:r>
        <w:t>Fungsi</w:t>
      </w:r>
      <w:r>
        <w:tab/>
      </w:r>
      <w:r>
        <w:tab/>
        <w:t>: Sebagai penyedia jaringan bagi sensor ESP32 untuk</w:t>
      </w:r>
    </w:p>
    <w:p w14:paraId="42D9E937" w14:textId="77777777" w:rsidR="007C7977" w:rsidRDefault="007C7977" w:rsidP="007C7977">
      <w:pPr>
        <w:pStyle w:val="BodyText"/>
        <w:spacing w:after="0"/>
        <w:ind w:left="786"/>
      </w:pPr>
      <w:r>
        <w:tab/>
      </w:r>
      <w:r>
        <w:tab/>
        <w:t xml:space="preserve">  mengirim data sinyal bluetooth yang berhasil didapatkan</w:t>
      </w:r>
    </w:p>
    <w:p w14:paraId="3CD4B4F4" w14:textId="77777777" w:rsidR="007C7977" w:rsidRDefault="007C7977" w:rsidP="007C7977">
      <w:pPr>
        <w:pStyle w:val="BodyText"/>
        <w:ind w:left="786"/>
      </w:pPr>
      <w:r>
        <w:tab/>
      </w:r>
      <w:r>
        <w:tab/>
        <w:t xml:space="preserve">  menuju server</w:t>
      </w:r>
    </w:p>
    <w:p w14:paraId="472EC38A" w14:textId="77777777" w:rsidR="007C7977" w:rsidRDefault="007C7977" w:rsidP="007C7977">
      <w:pPr>
        <w:pStyle w:val="BodyText"/>
        <w:ind w:left="786"/>
      </w:pPr>
    </w:p>
    <w:p w14:paraId="6810693C" w14:textId="77777777" w:rsidR="007C7977" w:rsidRDefault="007C7977" w:rsidP="007C7977">
      <w:pPr>
        <w:pStyle w:val="BodyText"/>
        <w:numPr>
          <w:ilvl w:val="6"/>
          <w:numId w:val="40"/>
        </w:numPr>
        <w:ind w:left="426"/>
      </w:pPr>
      <w:r>
        <w:lastRenderedPageBreak/>
        <w:t>Laptop, dengan jumlah dan fungsi sebagai berikut :</w:t>
      </w:r>
    </w:p>
    <w:p w14:paraId="58A21669" w14:textId="77777777" w:rsidR="007C7977" w:rsidRDefault="007C7977" w:rsidP="007C7977">
      <w:pPr>
        <w:pStyle w:val="BodyText"/>
        <w:numPr>
          <w:ilvl w:val="0"/>
          <w:numId w:val="41"/>
        </w:numPr>
      </w:pPr>
      <w:r>
        <w:t>Jumlah</w:t>
      </w:r>
      <w:r>
        <w:tab/>
        <w:t>: 1</w:t>
      </w:r>
    </w:p>
    <w:p w14:paraId="5D429E66" w14:textId="77777777" w:rsidR="007C7977" w:rsidRDefault="007C7977" w:rsidP="007C7977">
      <w:pPr>
        <w:pStyle w:val="BodyText"/>
        <w:numPr>
          <w:ilvl w:val="0"/>
          <w:numId w:val="41"/>
        </w:numPr>
        <w:spacing w:after="0"/>
        <w:ind w:hanging="357"/>
      </w:pPr>
      <w:r>
        <w:t>Fungsi</w:t>
      </w:r>
      <w:r>
        <w:tab/>
      </w:r>
      <w:r>
        <w:tab/>
        <w:t>: Sebagai database server untuk memproses data sinyal</w:t>
      </w:r>
    </w:p>
    <w:p w14:paraId="5FC38A3E" w14:textId="77777777" w:rsidR="007C7977" w:rsidRDefault="007C7977" w:rsidP="007C7977">
      <w:pPr>
        <w:pStyle w:val="BodyText"/>
        <w:spacing w:after="0"/>
        <w:ind w:left="786"/>
      </w:pPr>
      <w:r>
        <w:tab/>
      </w:r>
      <w:r>
        <w:tab/>
        <w:t xml:space="preserve">  Bluetooth yang dikirimkan oleh sensor ESP32 </w:t>
      </w:r>
    </w:p>
    <w:p w14:paraId="6B9B4888" w14:textId="77777777" w:rsidR="007C7977" w:rsidRDefault="007C7977" w:rsidP="007C7977">
      <w:pPr>
        <w:pStyle w:val="BodyText"/>
        <w:spacing w:after="0"/>
      </w:pPr>
    </w:p>
    <w:p w14:paraId="3F3A8BB5" w14:textId="77777777" w:rsidR="007C7977" w:rsidRDefault="007C7977" w:rsidP="007C7977">
      <w:pPr>
        <w:pStyle w:val="Heading2"/>
        <w:numPr>
          <w:ilvl w:val="1"/>
          <w:numId w:val="40"/>
        </w:numPr>
      </w:pPr>
      <w:bookmarkStart w:id="45" w:name="_Toc20222291"/>
      <w:bookmarkStart w:id="46" w:name="_Toc24955288"/>
      <w:r>
        <w:t>Perancangan Sistem</w:t>
      </w:r>
      <w:bookmarkEnd w:id="45"/>
      <w:bookmarkEnd w:id="46"/>
      <w:r>
        <w:t xml:space="preserve"> </w:t>
      </w:r>
    </w:p>
    <w:p w14:paraId="440E73CC" w14:textId="1DBA873A" w:rsidR="007C7977" w:rsidRDefault="007C7977" w:rsidP="007C7977">
      <w:pPr>
        <w:pStyle w:val="BodyText"/>
        <w:ind w:firstLine="340"/>
      </w:pPr>
      <w:r>
        <w:t xml:space="preserve">Dalam tahap perancangan, peneliti melakukan perancangan yang meliputi alur sistem yang dibuat. Penelitian ini bersifat implementatif dan menggunakan data yang berasal dari </w:t>
      </w:r>
      <w:r w:rsidR="0071559B">
        <w:t>pola sinyal</w:t>
      </w:r>
      <w:r>
        <w:t xml:space="preserve"> yang telah dikumpulkan pada fase pertama </w:t>
      </w:r>
      <w:r>
        <w:rPr>
          <w:i/>
        </w:rPr>
        <w:t>Fingerprinting</w:t>
      </w:r>
      <w:r>
        <w:t>. Berikut merupakan alur implementasi yang akan dilakukan :</w:t>
      </w:r>
    </w:p>
    <w:p w14:paraId="797D392A" w14:textId="77777777" w:rsidR="007C7977" w:rsidRDefault="007C7977" w:rsidP="007C7977">
      <w:pPr>
        <w:pStyle w:val="BodyText"/>
        <w:keepNext/>
        <w:ind w:left="-284"/>
        <w:jc w:val="center"/>
      </w:pPr>
      <w:r>
        <w:rPr>
          <w:noProof/>
          <w:lang w:val="en-US"/>
        </w:rPr>
        <w:drawing>
          <wp:inline distT="0" distB="0" distL="0" distR="0" wp14:anchorId="061346E8" wp14:editId="2C93E8D5">
            <wp:extent cx="5340647" cy="17240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Implementasi.jpg"/>
                    <pic:cNvPicPr/>
                  </pic:nvPicPr>
                  <pic:blipFill>
                    <a:blip r:embed="rId14">
                      <a:extLst>
                        <a:ext uri="{28A0092B-C50C-407E-A947-70E740481C1C}">
                          <a14:useLocalDpi xmlns:a14="http://schemas.microsoft.com/office/drawing/2010/main" val="0"/>
                        </a:ext>
                      </a:extLst>
                    </a:blip>
                    <a:stretch>
                      <a:fillRect/>
                    </a:stretch>
                  </pic:blipFill>
                  <pic:spPr>
                    <a:xfrm>
                      <a:off x="0" y="0"/>
                      <a:ext cx="5340647" cy="1724025"/>
                    </a:xfrm>
                    <a:prstGeom prst="rect">
                      <a:avLst/>
                    </a:prstGeom>
                  </pic:spPr>
                </pic:pic>
              </a:graphicData>
            </a:graphic>
          </wp:inline>
        </w:drawing>
      </w:r>
    </w:p>
    <w:p w14:paraId="5406FB37" w14:textId="4CB148EE" w:rsidR="007C7977" w:rsidRDefault="007C7977" w:rsidP="007C7977">
      <w:pPr>
        <w:pStyle w:val="Caption"/>
      </w:pPr>
      <w:bookmarkStart w:id="47" w:name="_Toc535789895"/>
      <w:bookmarkStart w:id="48" w:name="_Toc24054129"/>
      <w:r>
        <w:t xml:space="preserve">Gambar </w:t>
      </w:r>
      <w:r w:rsidR="00CD2959">
        <w:fldChar w:fldCharType="begin"/>
      </w:r>
      <w:r w:rsidR="00CD2959">
        <w:instrText xml:space="preserve"> STYLEREF 1 \s </w:instrText>
      </w:r>
      <w:r w:rsidR="00CD2959">
        <w:fldChar w:fldCharType="separate"/>
      </w:r>
      <w:r w:rsidR="00CD2959">
        <w:rPr>
          <w:noProof/>
        </w:rPr>
        <w:t>3</w:t>
      </w:r>
      <w:r w:rsidR="00CD2959">
        <w:fldChar w:fldCharType="end"/>
      </w:r>
      <w:r w:rsidR="00CD2959">
        <w:t>.</w:t>
      </w:r>
      <w:r w:rsidR="00CD2959">
        <w:fldChar w:fldCharType="begin"/>
      </w:r>
      <w:r w:rsidR="00CD2959">
        <w:instrText xml:space="preserve"> SEQ Gambar \* ARABIC \s 1 </w:instrText>
      </w:r>
      <w:r w:rsidR="00CD2959">
        <w:fldChar w:fldCharType="separate"/>
      </w:r>
      <w:r w:rsidR="00CD2959">
        <w:rPr>
          <w:noProof/>
        </w:rPr>
        <w:t>2</w:t>
      </w:r>
      <w:r w:rsidR="00CD2959">
        <w:fldChar w:fldCharType="end"/>
      </w:r>
      <w:r>
        <w:t xml:space="preserve"> </w:t>
      </w:r>
      <w:r w:rsidR="00861ABD">
        <w:t>Alur implementasi sistem pelacakan dalam gedung</w:t>
      </w:r>
      <w:bookmarkEnd w:id="47"/>
      <w:r w:rsidR="00861ABD">
        <w:t xml:space="preserve"> berbasis BLE</w:t>
      </w:r>
      <w:bookmarkEnd w:id="48"/>
    </w:p>
    <w:p w14:paraId="2AE049AB" w14:textId="77777777" w:rsidR="007C7977" w:rsidRDefault="007C7977" w:rsidP="007C7977">
      <w:pPr>
        <w:pStyle w:val="BodyText"/>
      </w:pPr>
      <w:r>
        <w:t xml:space="preserve">Gambar 3.2 merupakan gambaran model perancangan sistem. Dimana akan dilakukan pemasangan sensor pada 3 ruangan terpilih dimana 2 ruangan menggunakan 2 sensor ESP32 dan 1 ruangan menggunakan 1 buah sensor ESP32. Selanjutnya akan dilakukan pengumpulan data karakteristik sinyal dengan mendatangi ruangan-ruangan yang dipilih lalu sensor ESP32 menangkap sinyal bluetooth dari perangkat iTAG dan data sinyal RSSI yang telah didapat dikirim ke server untuk kemudian disimpan dalam database. Lalu kita melakukan proses penentuan lokasi dengan cara mendatangi salah satu ruangan secara acak, kemudian </w:t>
      </w:r>
      <w:r w:rsidRPr="00766942">
        <w:t>sensor</w:t>
      </w:r>
      <w:r>
        <w:t xml:space="preserve"> ESP32</w:t>
      </w:r>
      <w:r w:rsidRPr="00766942">
        <w:t xml:space="preserve"> </w:t>
      </w:r>
      <w:r>
        <w:t>menangkap sinyal bluetooth dari iTAG untuk selanjutnya dikirim menuju server dan diproses oleh sistem dan ditampilkan hasil dari pembacaan data sinyal tadi berupa nama ruangan yang dimasuki.</w:t>
      </w:r>
    </w:p>
    <w:p w14:paraId="7976F30B" w14:textId="77777777" w:rsidR="007C7977" w:rsidRDefault="007C7977" w:rsidP="007C7977">
      <w:pPr>
        <w:pStyle w:val="Heading2"/>
        <w:numPr>
          <w:ilvl w:val="1"/>
          <w:numId w:val="40"/>
        </w:numPr>
      </w:pPr>
      <w:bookmarkStart w:id="49" w:name="_Toc20222292"/>
      <w:bookmarkStart w:id="50" w:name="_Toc24955289"/>
      <w:r>
        <w:t>Implementasi</w:t>
      </w:r>
      <w:bookmarkEnd w:id="49"/>
      <w:bookmarkEnd w:id="50"/>
    </w:p>
    <w:p w14:paraId="6356E99A" w14:textId="77777777" w:rsidR="007C7977" w:rsidRDefault="007C7977" w:rsidP="007C7977">
      <w:pPr>
        <w:pStyle w:val="BodyText"/>
        <w:ind w:firstLine="340"/>
      </w:pPr>
      <w:r>
        <w:t>Tahapan implementasi merupakan kegiatan pengimplementasian sistem yang telah   dirancang   dan   disusun   sebelumnya.   Implementasi   dilakukan dengan mengunakan perangkat-perangkat yang telah disebutkan sebelumnya pada analisis kebutuhan.</w:t>
      </w:r>
    </w:p>
    <w:p w14:paraId="184C957C" w14:textId="77777777" w:rsidR="007C7977" w:rsidRDefault="007C7977" w:rsidP="007C7977">
      <w:pPr>
        <w:pStyle w:val="Heading2"/>
        <w:numPr>
          <w:ilvl w:val="1"/>
          <w:numId w:val="40"/>
        </w:numPr>
      </w:pPr>
      <w:bookmarkStart w:id="51" w:name="_Toc20222293"/>
      <w:bookmarkStart w:id="52" w:name="_Toc24955290"/>
      <w:r>
        <w:t>Pengujian</w:t>
      </w:r>
      <w:bookmarkEnd w:id="51"/>
      <w:bookmarkEnd w:id="52"/>
    </w:p>
    <w:p w14:paraId="4D0F7609" w14:textId="77777777" w:rsidR="007C7977" w:rsidRDefault="007C7977" w:rsidP="007C7977">
      <w:pPr>
        <w:pStyle w:val="BodyText"/>
        <w:ind w:firstLine="340"/>
      </w:pPr>
      <w:r>
        <w:t xml:space="preserve">Pada  tahap  ini,  sistem  telah  berhasil  dirancang  lalu  penulis  akan  melakukan pengujian  pada  sistem  yang  dibangun.  Pengujian  dilakukan  untuk  </w:t>
      </w:r>
      <w:r>
        <w:lastRenderedPageBreak/>
        <w:t>mengetahui bahwa  sistem  telah  dapat  berjalan  sesuai  dengan  spesifikasi,  kebutuhan,  dan tujuannya. Selain itu, pada tahap pengujian ini penulis akan menguji akurasi dari sistem pelacakan dalam ruangan yang telah diimplementasikan.</w:t>
      </w:r>
    </w:p>
    <w:p w14:paraId="653015C1" w14:textId="77777777" w:rsidR="007C7977" w:rsidRDefault="007C7977" w:rsidP="007C7977">
      <w:pPr>
        <w:pStyle w:val="Heading2"/>
        <w:numPr>
          <w:ilvl w:val="1"/>
          <w:numId w:val="40"/>
        </w:numPr>
      </w:pPr>
      <w:bookmarkStart w:id="53" w:name="_Toc20222294"/>
      <w:bookmarkStart w:id="54" w:name="_Toc24955291"/>
      <w:r>
        <w:t>Kesimpulan dan Saran</w:t>
      </w:r>
      <w:bookmarkEnd w:id="53"/>
      <w:bookmarkEnd w:id="54"/>
    </w:p>
    <w:p w14:paraId="07054D31" w14:textId="00BF68D4"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p>
    <w:p w14:paraId="716F0FF6" w14:textId="77777777" w:rsidR="00D4584D" w:rsidRPr="00D4584D" w:rsidRDefault="00D4584D" w:rsidP="005664E2">
      <w:pPr>
        <w:pStyle w:val="BodyTextFirstIndent"/>
        <w:rPr>
          <w:lang w:val="en-US"/>
        </w:rPr>
      </w:pPr>
    </w:p>
    <w:p w14:paraId="4CC4554A" w14:textId="50EC0422" w:rsidR="00E43E43" w:rsidRDefault="00072848" w:rsidP="00692B49">
      <w:pPr>
        <w:pStyle w:val="Heading1"/>
        <w:rPr>
          <w:lang w:val="en-US"/>
        </w:rPr>
      </w:pPr>
      <w:bookmarkStart w:id="55" w:name="_Toc24955292"/>
      <w:r>
        <w:lastRenderedPageBreak/>
        <w:t>ANALISA KEBUTUHAN DAN PERANCANGAN</w:t>
      </w:r>
      <w:bookmarkEnd w:id="55"/>
      <w:r w:rsidR="00E43E43">
        <w:rPr>
          <w:lang w:val="en-US"/>
        </w:rPr>
        <w:t xml:space="preserve"> </w:t>
      </w:r>
    </w:p>
    <w:p w14:paraId="25BB685D" w14:textId="244FAE24" w:rsidR="00692B49" w:rsidRDefault="00072848" w:rsidP="00692B49">
      <w:pPr>
        <w:pStyle w:val="Heading2"/>
        <w:rPr>
          <w:lang w:val="en-US"/>
        </w:rPr>
      </w:pPr>
      <w:bookmarkStart w:id="56" w:name="_Toc24955293"/>
      <w:r>
        <w:t>Deskripsi Umum Sistem</w:t>
      </w:r>
      <w:bookmarkEnd w:id="56"/>
    </w:p>
    <w:p w14:paraId="702240AB" w14:textId="77777777" w:rsidR="00064A2E" w:rsidRPr="00FC59E6" w:rsidRDefault="00064A2E" w:rsidP="00064A2E">
      <w:pPr>
        <w:pStyle w:val="BodyTextFirstIndent"/>
        <w:rPr>
          <w:lang w:val="en-US"/>
        </w:rPr>
      </w:pPr>
      <w:r>
        <w:t xml:space="preserve">Sistem pelacakan dalam gedung berbasis BLE menggunakan metode </w:t>
      </w:r>
      <w:r>
        <w:rPr>
          <w:i/>
        </w:rPr>
        <w:t xml:space="preserve">fingerprinting </w:t>
      </w:r>
      <w:r>
        <w:t xml:space="preserve">dibagi menjadi 2 tahap. Tahap pertama adalah melakukan pengumpulan data pola sinyal tiap ruangan yang dipilih berupa RSSI dari perangakat iTAG Bluetooth. Data yang terkumpul disimpan dalam sebuah database sederhana berupa file dengan format .csv. Tahap selanjutnya adalah tahap pelacakan perangkat. Pertama-tama, perangkat iTAG Bluetooth akan dibawa ke salah satu ruangan terpilih, kemudian saat sistem dinyalakan, maka sistem akan membaca karakteristik sinyal perangkat iTAG Bluetooth kemudian membandingkan karakterisik sinyal yang diperoleh dengan data karakteristik sinyal pada database file .csv yang telah dikumpulkan sebelumnya menggunakan algoritma </w:t>
      </w:r>
      <w:r w:rsidRPr="00FC59E6">
        <w:rPr>
          <w:i/>
        </w:rPr>
        <w:t>k-Nearest Neighbour</w:t>
      </w:r>
      <w:r>
        <w:t xml:space="preserve">. Setelah nama ruangan tempat perangkat iTAG Bluetooth telah ditemukan, maka sistem akan menampilkan nama ruangan dan waktu saat perangkat tersebut dilacak. Proses pelacakan ini berlangsung secara </w:t>
      </w:r>
      <w:r w:rsidRPr="00FC59E6">
        <w:rPr>
          <w:i/>
        </w:rPr>
        <w:t>real-time</w:t>
      </w:r>
      <w:r>
        <w:t>.</w:t>
      </w:r>
    </w:p>
    <w:p w14:paraId="6D17CE30" w14:textId="77777777" w:rsidR="00064A2E" w:rsidRDefault="00064A2E" w:rsidP="00064A2E">
      <w:pPr>
        <w:pStyle w:val="Heading2"/>
        <w:rPr>
          <w:lang w:val="en-US"/>
        </w:rPr>
      </w:pPr>
      <w:bookmarkStart w:id="57" w:name="_Toc24955294"/>
      <w:r>
        <w:t>Kebutuhan Sistem</w:t>
      </w:r>
      <w:bookmarkEnd w:id="57"/>
    </w:p>
    <w:p w14:paraId="454E0132" w14:textId="77777777" w:rsidR="00064A2E" w:rsidRPr="000B00F3" w:rsidRDefault="00064A2E" w:rsidP="00064A2E">
      <w:pPr>
        <w:pStyle w:val="ListNumber"/>
        <w:numPr>
          <w:ilvl w:val="0"/>
          <w:numId w:val="0"/>
        </w:numPr>
        <w:ind w:firstLine="340"/>
        <w:rPr>
          <w:lang w:val="id-ID"/>
        </w:rPr>
      </w:pPr>
      <w:r>
        <w:rPr>
          <w:lang w:val="id-ID"/>
        </w:rPr>
        <w:t xml:space="preserve">Kebutuhan sistem adalah kebutuhan yang diperlukan untuk perancangan dan implementasi sistem dalam pelacakan dalam gedung dengan menggunakan </w:t>
      </w:r>
      <w:r w:rsidRPr="000B00F3">
        <w:rPr>
          <w:i/>
          <w:lang w:val="id-ID"/>
        </w:rPr>
        <w:t>Bluetooth Low Energy</w:t>
      </w:r>
      <w:r>
        <w:rPr>
          <w:lang w:val="id-ID"/>
        </w:rPr>
        <w:t>.</w:t>
      </w:r>
    </w:p>
    <w:p w14:paraId="5C90BB72" w14:textId="77777777" w:rsidR="00064A2E" w:rsidRDefault="00064A2E" w:rsidP="00064A2E">
      <w:pPr>
        <w:pStyle w:val="Heading3"/>
        <w:rPr>
          <w:lang w:val="en-US"/>
        </w:rPr>
      </w:pPr>
      <w:bookmarkStart w:id="58" w:name="_Toc24955295"/>
      <w:r>
        <w:t>Kebutuhan Fungsional</w:t>
      </w:r>
      <w:bookmarkEnd w:id="58"/>
    </w:p>
    <w:p w14:paraId="3773EDEA" w14:textId="77777777" w:rsidR="00064A2E" w:rsidRDefault="00064A2E" w:rsidP="00064A2E">
      <w:pPr>
        <w:pStyle w:val="BodyTextFirstIndent"/>
      </w:pPr>
      <w:r>
        <w:t>Kebutuhan fungsional adalah kebutuhan yang harus ada pada sistem dan proses yang dapat dilakukan oleh sistem. Tabel 4.1 menunjukkan kebutuhan fungsional pada sistem pelacakan ini.</w:t>
      </w:r>
    </w:p>
    <w:p w14:paraId="757AFA41" w14:textId="77777777" w:rsidR="00064A2E" w:rsidRDefault="00064A2E" w:rsidP="00064A2E">
      <w:pPr>
        <w:pStyle w:val="Caption"/>
        <w:rPr>
          <w:lang w:val="en-US"/>
        </w:rPr>
      </w:pPr>
      <w:r>
        <w:rPr>
          <w:lang w:val="en-US"/>
        </w:rPr>
        <w:t xml:space="preserve">    </w:t>
      </w:r>
      <w:bookmarkStart w:id="59" w:name="_Toc23966761"/>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w:t>
      </w:r>
      <w:r>
        <w:fldChar w:fldCharType="end"/>
      </w:r>
      <w:r>
        <w:t xml:space="preserve"> Kebutuhan Fungsional</w:t>
      </w:r>
      <w:bookmarkEnd w:id="59"/>
    </w:p>
    <w:tbl>
      <w:tblPr>
        <w:tblStyle w:val="TableGrid"/>
        <w:tblW w:w="0" w:type="auto"/>
        <w:tblLook w:val="04A0" w:firstRow="1" w:lastRow="0" w:firstColumn="1" w:lastColumn="0" w:noHBand="0" w:noVBand="1"/>
      </w:tblPr>
      <w:tblGrid>
        <w:gridCol w:w="704"/>
        <w:gridCol w:w="7223"/>
      </w:tblGrid>
      <w:tr w:rsidR="00064A2E" w14:paraId="6E4E7CA0"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9DF7E10" w14:textId="77777777" w:rsidR="00064A2E" w:rsidRDefault="00064A2E" w:rsidP="00732C3F">
            <w:pPr>
              <w:pStyle w:val="BodyText"/>
              <w:jc w:val="center"/>
              <w:rPr>
                <w:b/>
                <w:bCs/>
                <w:sz w:val="20"/>
                <w:szCs w:val="20"/>
              </w:rPr>
            </w:pPr>
            <w:r>
              <w:rPr>
                <w:b/>
                <w:bCs/>
                <w:sz w:val="20"/>
                <w:szCs w:val="20"/>
              </w:rPr>
              <w:t>No.</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DF3D565" w14:textId="77777777" w:rsidR="00064A2E" w:rsidRDefault="00064A2E" w:rsidP="00732C3F">
            <w:pPr>
              <w:pStyle w:val="BodyText"/>
              <w:jc w:val="left"/>
              <w:rPr>
                <w:b/>
                <w:bCs/>
                <w:sz w:val="20"/>
                <w:szCs w:val="20"/>
              </w:rPr>
            </w:pPr>
            <w:r>
              <w:rPr>
                <w:b/>
                <w:bCs/>
                <w:sz w:val="20"/>
                <w:szCs w:val="20"/>
              </w:rPr>
              <w:t>Kebutuhan Fungsional</w:t>
            </w:r>
          </w:p>
        </w:tc>
      </w:tr>
      <w:tr w:rsidR="00064A2E" w14:paraId="0698334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40FE668" w14:textId="77777777" w:rsidR="00064A2E" w:rsidRDefault="00064A2E" w:rsidP="00732C3F">
            <w:pPr>
              <w:pStyle w:val="BodyText"/>
              <w:jc w:val="center"/>
              <w:rPr>
                <w:sz w:val="20"/>
                <w:szCs w:val="20"/>
              </w:rPr>
            </w:pPr>
            <w:r>
              <w:rPr>
                <w:sz w:val="20"/>
                <w:szCs w:val="20"/>
              </w:rPr>
              <w:t>1</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1070D5C" w14:textId="77777777" w:rsidR="00064A2E" w:rsidRDefault="00064A2E" w:rsidP="00732C3F">
            <w:pPr>
              <w:pStyle w:val="BodyText"/>
              <w:rPr>
                <w:sz w:val="20"/>
                <w:szCs w:val="20"/>
              </w:rPr>
            </w:pPr>
            <w:r>
              <w:rPr>
                <w:sz w:val="20"/>
                <w:szCs w:val="20"/>
              </w:rPr>
              <w:t>Sistem dapat mendapatkan sinyal RSSI iTAG Bluetooth</w:t>
            </w:r>
          </w:p>
        </w:tc>
      </w:tr>
      <w:tr w:rsidR="00064A2E" w14:paraId="241E1029"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7F3EEC2" w14:textId="77777777" w:rsidR="00064A2E" w:rsidRDefault="00064A2E" w:rsidP="00732C3F">
            <w:pPr>
              <w:pStyle w:val="BodyText"/>
              <w:jc w:val="center"/>
              <w:rPr>
                <w:sz w:val="20"/>
                <w:szCs w:val="20"/>
              </w:rPr>
            </w:pPr>
            <w:r>
              <w:rPr>
                <w:sz w:val="20"/>
                <w:szCs w:val="20"/>
              </w:rPr>
              <w:t>2</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41B3DCA" w14:textId="77777777" w:rsidR="00064A2E" w:rsidRDefault="00064A2E" w:rsidP="00732C3F">
            <w:pPr>
              <w:pStyle w:val="BodyText"/>
              <w:rPr>
                <w:sz w:val="20"/>
                <w:szCs w:val="20"/>
              </w:rPr>
            </w:pPr>
            <w:r>
              <w:rPr>
                <w:sz w:val="20"/>
                <w:szCs w:val="20"/>
              </w:rPr>
              <w:t xml:space="preserve">Sistem dapat mengirim sinyal RSSI iTAG Bluetooth menuju server </w:t>
            </w:r>
          </w:p>
        </w:tc>
      </w:tr>
      <w:tr w:rsidR="00064A2E" w14:paraId="225F78F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05EAD26" w14:textId="77777777" w:rsidR="00064A2E" w:rsidRDefault="00064A2E" w:rsidP="00732C3F">
            <w:pPr>
              <w:pStyle w:val="BodyText"/>
              <w:jc w:val="center"/>
              <w:rPr>
                <w:sz w:val="20"/>
                <w:szCs w:val="20"/>
              </w:rPr>
            </w:pPr>
            <w:r>
              <w:rPr>
                <w:sz w:val="20"/>
                <w:szCs w:val="20"/>
              </w:rPr>
              <w:t>3</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B2555F5" w14:textId="77777777" w:rsidR="00064A2E" w:rsidRDefault="00064A2E" w:rsidP="00732C3F">
            <w:pPr>
              <w:pStyle w:val="BodyText"/>
              <w:jc w:val="left"/>
              <w:rPr>
                <w:sz w:val="20"/>
                <w:szCs w:val="20"/>
              </w:rPr>
            </w:pPr>
            <w:r>
              <w:rPr>
                <w:sz w:val="20"/>
                <w:szCs w:val="20"/>
              </w:rPr>
              <w:t>Sistem dapat menyimpan karakteristik sinyal RSSI iTAG Bluetooth pada database file .csv</w:t>
            </w:r>
          </w:p>
        </w:tc>
      </w:tr>
      <w:tr w:rsidR="00064A2E" w14:paraId="4154F815"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3B050DB" w14:textId="77777777" w:rsidR="00064A2E" w:rsidRDefault="00064A2E" w:rsidP="00732C3F">
            <w:pPr>
              <w:pStyle w:val="BodyText"/>
              <w:jc w:val="center"/>
              <w:rPr>
                <w:sz w:val="20"/>
                <w:szCs w:val="20"/>
              </w:rPr>
            </w:pPr>
            <w:r>
              <w:rPr>
                <w:sz w:val="20"/>
                <w:szCs w:val="20"/>
              </w:rPr>
              <w:t>4</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AB314" w14:textId="77777777" w:rsidR="00064A2E" w:rsidRDefault="00064A2E" w:rsidP="00732C3F">
            <w:pPr>
              <w:pStyle w:val="BodyText"/>
              <w:jc w:val="left"/>
              <w:rPr>
                <w:sz w:val="20"/>
                <w:szCs w:val="20"/>
              </w:rPr>
            </w:pPr>
            <w:r>
              <w:rPr>
                <w:sz w:val="20"/>
                <w:szCs w:val="20"/>
              </w:rPr>
              <w:t>Sistem dapat mengimplementasikan pelacakan dengan algoritma kNN</w:t>
            </w:r>
          </w:p>
        </w:tc>
      </w:tr>
      <w:tr w:rsidR="00064A2E" w14:paraId="058FF51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3BE1418" w14:textId="77777777" w:rsidR="00064A2E" w:rsidRDefault="00064A2E" w:rsidP="00732C3F">
            <w:pPr>
              <w:pStyle w:val="BodyText"/>
              <w:jc w:val="center"/>
              <w:rPr>
                <w:sz w:val="20"/>
                <w:szCs w:val="20"/>
              </w:rPr>
            </w:pPr>
            <w:r>
              <w:rPr>
                <w:sz w:val="20"/>
                <w:szCs w:val="20"/>
              </w:rPr>
              <w:t>5</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5CE15" w14:textId="77777777" w:rsidR="00064A2E" w:rsidRDefault="00064A2E" w:rsidP="00732C3F">
            <w:pPr>
              <w:pStyle w:val="BodyText"/>
              <w:jc w:val="left"/>
              <w:rPr>
                <w:sz w:val="20"/>
                <w:szCs w:val="20"/>
              </w:rPr>
            </w:pPr>
            <w:r>
              <w:rPr>
                <w:sz w:val="20"/>
                <w:szCs w:val="20"/>
              </w:rPr>
              <w:t>Sistem dapat menampilkan hasil pelacakan berupa nama ruangan</w:t>
            </w:r>
          </w:p>
        </w:tc>
      </w:tr>
      <w:tr w:rsidR="00064A2E" w14:paraId="52765C96"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EBA37B0" w14:textId="77777777" w:rsidR="00064A2E" w:rsidRDefault="00064A2E" w:rsidP="00732C3F">
            <w:pPr>
              <w:pStyle w:val="BodyText"/>
              <w:jc w:val="center"/>
              <w:rPr>
                <w:sz w:val="20"/>
                <w:szCs w:val="20"/>
              </w:rPr>
            </w:pPr>
            <w:r>
              <w:rPr>
                <w:sz w:val="20"/>
                <w:szCs w:val="20"/>
              </w:rPr>
              <w:t>6</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8F74DF4" w14:textId="77777777" w:rsidR="00064A2E" w:rsidRDefault="00064A2E" w:rsidP="00732C3F">
            <w:pPr>
              <w:pStyle w:val="BodyText"/>
              <w:jc w:val="left"/>
              <w:rPr>
                <w:sz w:val="20"/>
                <w:szCs w:val="20"/>
              </w:rPr>
            </w:pPr>
            <w:r>
              <w:rPr>
                <w:sz w:val="20"/>
                <w:szCs w:val="20"/>
              </w:rPr>
              <w:t>Sistem dapat mencatat hasil pelacakan pada sebuah file log dengan format .csv</w:t>
            </w:r>
          </w:p>
        </w:tc>
      </w:tr>
      <w:tr w:rsidR="00064A2E" w14:paraId="0329725A"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1CAC341" w14:textId="77777777" w:rsidR="00064A2E" w:rsidRDefault="00064A2E" w:rsidP="00732C3F">
            <w:pPr>
              <w:pStyle w:val="BodyText"/>
              <w:jc w:val="center"/>
              <w:rPr>
                <w:sz w:val="20"/>
                <w:szCs w:val="20"/>
              </w:rPr>
            </w:pPr>
            <w:r>
              <w:rPr>
                <w:sz w:val="20"/>
                <w:szCs w:val="20"/>
              </w:rPr>
              <w:t>7</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AB16981" w14:textId="77777777" w:rsidR="00064A2E" w:rsidRDefault="00064A2E" w:rsidP="00732C3F">
            <w:pPr>
              <w:pStyle w:val="BodyText"/>
              <w:jc w:val="left"/>
              <w:rPr>
                <w:sz w:val="20"/>
                <w:szCs w:val="20"/>
              </w:rPr>
            </w:pPr>
            <w:r>
              <w:rPr>
                <w:sz w:val="20"/>
                <w:szCs w:val="20"/>
              </w:rPr>
              <w:t>Sistem dapat melakukan perhitungan akurasi hasil pelacakan dalam hitungan persen</w:t>
            </w:r>
          </w:p>
        </w:tc>
      </w:tr>
    </w:tbl>
    <w:p w14:paraId="68149D2B" w14:textId="77777777" w:rsidR="00064A2E" w:rsidRPr="00C21BB3" w:rsidRDefault="00064A2E" w:rsidP="00064A2E">
      <w:pPr>
        <w:pStyle w:val="BodyTextFirstIndent"/>
      </w:pPr>
      <w:r>
        <w:t xml:space="preserve">Pada Tabel 4.1 menunjukkan beberapa kebutuhan fungsional dari sistem pelacakan dalam gedung berbasis BLE ini. Secara singkat kebutuhan fungsional dari sistem ini adalah melakukan pelacakan perangkat iTAG Bluetooth dengan menggunakan algoritma </w:t>
      </w:r>
      <w:r w:rsidRPr="00FC59E6">
        <w:rPr>
          <w:i/>
        </w:rPr>
        <w:t>k-Nearest Neighbour</w:t>
      </w:r>
      <w:r>
        <w:t xml:space="preserve"> secara </w:t>
      </w:r>
      <w:r w:rsidRPr="006D3580">
        <w:rPr>
          <w:i/>
        </w:rPr>
        <w:t>real-time</w:t>
      </w:r>
      <w:r>
        <w:t>.</w:t>
      </w:r>
    </w:p>
    <w:p w14:paraId="79DE567B" w14:textId="77777777" w:rsidR="00064A2E" w:rsidRDefault="00064A2E" w:rsidP="00064A2E">
      <w:pPr>
        <w:pStyle w:val="Heading3"/>
        <w:rPr>
          <w:lang w:val="en-US"/>
        </w:rPr>
      </w:pPr>
      <w:bookmarkStart w:id="60" w:name="_Toc24955296"/>
      <w:r>
        <w:lastRenderedPageBreak/>
        <w:t>Kebutuhan Non-Fungsional</w:t>
      </w:r>
      <w:bookmarkEnd w:id="60"/>
    </w:p>
    <w:p w14:paraId="61A8B80C" w14:textId="77777777" w:rsidR="00064A2E" w:rsidRDefault="00064A2E" w:rsidP="00064A2E">
      <w:pPr>
        <w:pStyle w:val="BodyTextFirstIndent"/>
      </w:pPr>
      <w:r>
        <w:t>Kebutuhan non-fungsional adalah kebutuhan untuk mendukung dalam perancangan dan implementasi sistem. Kebutuhan non-fungsional terususun dari kebutuhan perangkat lunak dan perangkat keras yang dibutuhkan untuk mengimplementasikan sistem yang akan dibuat pada penelitian ini.</w:t>
      </w:r>
    </w:p>
    <w:p w14:paraId="20A99EDF" w14:textId="77777777" w:rsidR="00064A2E" w:rsidRDefault="00064A2E" w:rsidP="00064A2E">
      <w:pPr>
        <w:pStyle w:val="Heading4"/>
      </w:pPr>
      <w:r>
        <w:t>Kebutuhan perangkat lunak</w:t>
      </w:r>
    </w:p>
    <w:p w14:paraId="264083D1" w14:textId="77777777" w:rsidR="00064A2E" w:rsidRDefault="00064A2E" w:rsidP="00064A2E">
      <w:pPr>
        <w:ind w:firstLine="426"/>
      </w:pPr>
      <w:r>
        <w:t>Kebutuhan perangkat lunak disini menjelaskan perangkat lunak apa saja yang dibutuhkan dalam pengimplementasian sistem pelacakan dalam gedung berbasis BLE. Kebutuhan perangkat lunak dapat dilihat pada Tabel 4.2</w:t>
      </w:r>
    </w:p>
    <w:p w14:paraId="140DA240" w14:textId="77777777" w:rsidR="00064A2E" w:rsidRDefault="00064A2E" w:rsidP="00064A2E">
      <w:pPr>
        <w:pStyle w:val="Caption"/>
      </w:pPr>
      <w:bookmarkStart w:id="61" w:name="_Toc23966762"/>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2</w:t>
      </w:r>
      <w:r>
        <w:fldChar w:fldCharType="end"/>
      </w:r>
      <w:r>
        <w:t xml:space="preserve"> Kebutuhan perangkat lunak</w:t>
      </w:r>
      <w:bookmarkEnd w:id="61"/>
    </w:p>
    <w:tbl>
      <w:tblPr>
        <w:tblStyle w:val="TableGrid"/>
        <w:tblW w:w="0" w:type="auto"/>
        <w:tblLook w:val="04A0" w:firstRow="1" w:lastRow="0" w:firstColumn="1" w:lastColumn="0" w:noHBand="0" w:noVBand="1"/>
      </w:tblPr>
      <w:tblGrid>
        <w:gridCol w:w="625"/>
        <w:gridCol w:w="2790"/>
        <w:gridCol w:w="4512"/>
      </w:tblGrid>
      <w:tr w:rsidR="00064A2E" w:rsidRPr="0039787D" w14:paraId="66C00EB8"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A162300"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6E49A837"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1AC7316E"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8F29C0A"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10186CD"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hideMark/>
          </w:tcPr>
          <w:p w14:paraId="629D5E22" w14:textId="77777777" w:rsidR="00064A2E" w:rsidRPr="00EC71BA" w:rsidRDefault="00064A2E" w:rsidP="00732C3F">
            <w:pPr>
              <w:pStyle w:val="BodyTextFirstIndent"/>
              <w:ind w:firstLine="0"/>
              <w:rPr>
                <w:i/>
                <w:sz w:val="20"/>
                <w:szCs w:val="20"/>
              </w:rPr>
            </w:pPr>
            <w:r>
              <w:rPr>
                <w:i/>
                <w:iCs/>
                <w:sz w:val="20"/>
                <w:szCs w:val="20"/>
              </w:rPr>
              <w:t>Arduino IDE</w:t>
            </w:r>
          </w:p>
        </w:tc>
        <w:tc>
          <w:tcPr>
            <w:tcW w:w="4512" w:type="dxa"/>
            <w:tcBorders>
              <w:top w:val="single" w:sz="4" w:space="0" w:color="000000"/>
              <w:left w:val="single" w:sz="4" w:space="0" w:color="000000"/>
              <w:bottom w:val="single" w:sz="4" w:space="0" w:color="000000"/>
              <w:right w:val="single" w:sz="4" w:space="0" w:color="000000"/>
            </w:tcBorders>
            <w:hideMark/>
          </w:tcPr>
          <w:p w14:paraId="4A311B56" w14:textId="77777777" w:rsidR="00064A2E" w:rsidRPr="00593292" w:rsidRDefault="00064A2E" w:rsidP="00732C3F">
            <w:pPr>
              <w:pStyle w:val="BodyTextFirstIndent"/>
              <w:ind w:firstLine="0"/>
              <w:rPr>
                <w:sz w:val="20"/>
                <w:szCs w:val="20"/>
              </w:rPr>
            </w:pPr>
            <w:r>
              <w:rPr>
                <w:sz w:val="20"/>
                <w:szCs w:val="20"/>
              </w:rPr>
              <w:t>Arduino IDE berfungsi untuk menulis sekaligus mengunggah code yang digunakan dalam sensor ESP32 yang berfungsi untuk menangkap sinyal RSSI dari perangkat iTAG bluetooth</w:t>
            </w:r>
          </w:p>
        </w:tc>
      </w:tr>
      <w:tr w:rsidR="00064A2E" w:rsidRPr="0039787D" w14:paraId="5DAE10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E5917C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hideMark/>
          </w:tcPr>
          <w:p w14:paraId="6AF12512" w14:textId="77777777" w:rsidR="00064A2E" w:rsidRPr="00593292" w:rsidRDefault="00064A2E" w:rsidP="00732C3F">
            <w:pPr>
              <w:pStyle w:val="BodyTextFirstIndent"/>
              <w:ind w:firstLine="0"/>
              <w:rPr>
                <w:i/>
                <w:sz w:val="20"/>
                <w:szCs w:val="20"/>
              </w:rPr>
            </w:pPr>
            <w:r>
              <w:rPr>
                <w:i/>
                <w:sz w:val="20"/>
                <w:szCs w:val="20"/>
              </w:rPr>
              <w:t>Windows 10</w:t>
            </w:r>
          </w:p>
        </w:tc>
        <w:tc>
          <w:tcPr>
            <w:tcW w:w="4512" w:type="dxa"/>
            <w:tcBorders>
              <w:top w:val="single" w:sz="4" w:space="0" w:color="000000"/>
              <w:left w:val="single" w:sz="4" w:space="0" w:color="000000"/>
              <w:bottom w:val="single" w:sz="4" w:space="0" w:color="000000"/>
              <w:right w:val="single" w:sz="4" w:space="0" w:color="000000"/>
            </w:tcBorders>
            <w:hideMark/>
          </w:tcPr>
          <w:p w14:paraId="40281B5A" w14:textId="77777777" w:rsidR="00064A2E" w:rsidRPr="00593292" w:rsidRDefault="00064A2E" w:rsidP="00732C3F">
            <w:pPr>
              <w:pStyle w:val="BodyTextFirstIndent"/>
              <w:ind w:firstLine="0"/>
              <w:rPr>
                <w:sz w:val="20"/>
                <w:szCs w:val="20"/>
              </w:rPr>
            </w:pPr>
            <w:r>
              <w:rPr>
                <w:sz w:val="20"/>
                <w:szCs w:val="20"/>
              </w:rPr>
              <w:t xml:space="preserve">Windows 10 berfungsi sebagai lingkungan untuk menjalankan Python </w:t>
            </w:r>
            <w:r w:rsidRPr="0059495B">
              <w:rPr>
                <w:i/>
                <w:sz w:val="20"/>
                <w:szCs w:val="20"/>
              </w:rPr>
              <w:t xml:space="preserve">interpreter </w:t>
            </w:r>
            <w:r>
              <w:rPr>
                <w:sz w:val="20"/>
                <w:szCs w:val="20"/>
              </w:rPr>
              <w:t xml:space="preserve">dan perangkat lunak Visual Studio Code </w:t>
            </w:r>
          </w:p>
        </w:tc>
      </w:tr>
      <w:tr w:rsidR="00064A2E" w:rsidRPr="0039787D" w14:paraId="1FCF05A0"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9B26F2B"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4D5FB17E" w14:textId="77777777" w:rsidR="00064A2E" w:rsidRPr="0039787D" w:rsidRDefault="00064A2E" w:rsidP="00732C3F">
            <w:pPr>
              <w:pStyle w:val="BodyTextFirstIndent"/>
              <w:ind w:firstLine="0"/>
              <w:rPr>
                <w:i/>
                <w:sz w:val="20"/>
                <w:szCs w:val="20"/>
              </w:rPr>
            </w:pPr>
            <w:r>
              <w:rPr>
                <w:i/>
                <w:sz w:val="20"/>
                <w:szCs w:val="20"/>
              </w:rPr>
              <w:t>Python 3 Interpreter</w:t>
            </w:r>
          </w:p>
        </w:tc>
        <w:tc>
          <w:tcPr>
            <w:tcW w:w="4512" w:type="dxa"/>
            <w:tcBorders>
              <w:top w:val="single" w:sz="4" w:space="0" w:color="000000"/>
              <w:left w:val="single" w:sz="4" w:space="0" w:color="000000"/>
              <w:bottom w:val="single" w:sz="4" w:space="0" w:color="000000"/>
              <w:right w:val="single" w:sz="4" w:space="0" w:color="000000"/>
            </w:tcBorders>
          </w:tcPr>
          <w:p w14:paraId="6B2905C3" w14:textId="77777777" w:rsidR="00064A2E" w:rsidRPr="0059495B" w:rsidRDefault="00064A2E" w:rsidP="00732C3F">
            <w:pPr>
              <w:pStyle w:val="BodyTextFirstIndent"/>
              <w:ind w:firstLine="0"/>
              <w:rPr>
                <w:sz w:val="20"/>
                <w:szCs w:val="20"/>
              </w:rPr>
            </w:pPr>
            <w:r>
              <w:rPr>
                <w:sz w:val="20"/>
                <w:szCs w:val="20"/>
              </w:rPr>
              <w:t xml:space="preserve">Python 3 Interpreter berfungsi sebagai </w:t>
            </w:r>
            <w:r>
              <w:rPr>
                <w:i/>
                <w:sz w:val="20"/>
                <w:szCs w:val="20"/>
              </w:rPr>
              <w:t>interpreter</w:t>
            </w:r>
            <w:r>
              <w:rPr>
                <w:sz w:val="20"/>
                <w:szCs w:val="20"/>
              </w:rPr>
              <w:t xml:space="preserve"> atau penerjemah code dengan bahasa pemrograman Python dapat dicompile</w:t>
            </w:r>
          </w:p>
        </w:tc>
      </w:tr>
      <w:tr w:rsidR="00064A2E" w:rsidRPr="0039787D" w14:paraId="2D344B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17814C"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74C826F5" w14:textId="77777777" w:rsidR="00064A2E" w:rsidRPr="0039787D" w:rsidRDefault="00064A2E" w:rsidP="00732C3F">
            <w:pPr>
              <w:pStyle w:val="BodyTextFirstIndent"/>
              <w:ind w:firstLine="0"/>
              <w:rPr>
                <w:i/>
                <w:sz w:val="20"/>
                <w:szCs w:val="20"/>
              </w:rPr>
            </w:pPr>
            <w:r w:rsidRPr="0039787D">
              <w:rPr>
                <w:i/>
                <w:sz w:val="20"/>
                <w:szCs w:val="20"/>
              </w:rPr>
              <w:t xml:space="preserve">Visual Studio </w:t>
            </w:r>
            <w:r w:rsidRPr="00575BB7">
              <w:rPr>
                <w:i/>
                <w:iCs/>
                <w:sz w:val="20"/>
                <w:szCs w:val="20"/>
              </w:rPr>
              <w:t>Code</w:t>
            </w:r>
          </w:p>
        </w:tc>
        <w:tc>
          <w:tcPr>
            <w:tcW w:w="4512" w:type="dxa"/>
            <w:tcBorders>
              <w:top w:val="single" w:sz="4" w:space="0" w:color="000000"/>
              <w:left w:val="single" w:sz="4" w:space="0" w:color="000000"/>
              <w:bottom w:val="single" w:sz="4" w:space="0" w:color="000000"/>
              <w:right w:val="single" w:sz="4" w:space="0" w:color="000000"/>
            </w:tcBorders>
          </w:tcPr>
          <w:p w14:paraId="3D8B89DA" w14:textId="77777777" w:rsidR="00064A2E" w:rsidRPr="00593292" w:rsidRDefault="00064A2E" w:rsidP="00732C3F">
            <w:pPr>
              <w:pStyle w:val="BodyTextFirstIndent"/>
              <w:ind w:firstLine="0"/>
              <w:rPr>
                <w:sz w:val="20"/>
                <w:szCs w:val="20"/>
              </w:rPr>
            </w:pPr>
            <w:r>
              <w:rPr>
                <w:sz w:val="20"/>
                <w:szCs w:val="20"/>
              </w:rPr>
              <w:t>Visual studio code berfungsi sebagai IDE untuk menuliskan code dalam sistem pelacakan dalam gedung berbasis BLE</w:t>
            </w:r>
          </w:p>
        </w:tc>
      </w:tr>
    </w:tbl>
    <w:p w14:paraId="4A53C994" w14:textId="77777777" w:rsidR="00064A2E" w:rsidRDefault="00064A2E" w:rsidP="00064A2E">
      <w:pPr>
        <w:ind w:firstLine="426"/>
      </w:pPr>
      <w:r>
        <w:t xml:space="preserve">Pada penelitian sistem pelacakan dalam gedung berbasis BLE ini dibutuhkan 4 perangkat lunak seperti yang tertulis pada Tabel 4.2. Perangkat lunak diatas digunakan mulai dari menuliskan </w:t>
      </w:r>
      <w:r w:rsidRPr="00F00AA4">
        <w:rPr>
          <w:i/>
        </w:rPr>
        <w:t>source code</w:t>
      </w:r>
      <w:r>
        <w:t xml:space="preserve"> yang dibutuhkan untuk memperoleh RSSI dari sinyal bluetooth perangkat iTAG sampai melacak nama ruangan tempat perangkat iTAG bluetooth berada.</w:t>
      </w:r>
    </w:p>
    <w:p w14:paraId="0B69141A" w14:textId="77777777" w:rsidR="00064A2E" w:rsidRDefault="00064A2E" w:rsidP="00064A2E">
      <w:pPr>
        <w:pStyle w:val="Heading4"/>
      </w:pPr>
      <w:r>
        <w:t>Kebutuhan perangkat keras</w:t>
      </w:r>
    </w:p>
    <w:p w14:paraId="5934DB0C" w14:textId="77777777" w:rsidR="00064A2E" w:rsidRDefault="00064A2E" w:rsidP="00064A2E">
      <w:pPr>
        <w:ind w:firstLine="426"/>
      </w:pPr>
      <w:r>
        <w:t>Kebutuhan perangkat keras adalah daftar perangkat keras yang diperlukan untuk pengimplementasian dalam pengumpulan data pola sinyal ruangan dan melacak ruangan tempat iTAG bluetooth. Kebutuhan perangkat keras serta penjelasannya dapat dilihat pada Tabel 4.3.</w:t>
      </w:r>
    </w:p>
    <w:p w14:paraId="5BC43EA3" w14:textId="77777777" w:rsidR="00064A2E" w:rsidRDefault="00064A2E" w:rsidP="00064A2E">
      <w:pPr>
        <w:pStyle w:val="Caption"/>
        <w:jc w:val="left"/>
      </w:pPr>
      <w:bookmarkStart w:id="62" w:name="_Toc23966763"/>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3</w:t>
      </w:r>
      <w:r>
        <w:fldChar w:fldCharType="end"/>
      </w:r>
      <w:r>
        <w:t xml:space="preserve"> Kebutuhan Perangkat Keras</w:t>
      </w:r>
      <w:bookmarkEnd w:id="62"/>
    </w:p>
    <w:tbl>
      <w:tblPr>
        <w:tblStyle w:val="TableGrid"/>
        <w:tblW w:w="0" w:type="auto"/>
        <w:tblLook w:val="04A0" w:firstRow="1" w:lastRow="0" w:firstColumn="1" w:lastColumn="0" w:noHBand="0" w:noVBand="1"/>
      </w:tblPr>
      <w:tblGrid>
        <w:gridCol w:w="625"/>
        <w:gridCol w:w="2790"/>
        <w:gridCol w:w="4512"/>
      </w:tblGrid>
      <w:tr w:rsidR="00064A2E" w:rsidRPr="0039787D" w14:paraId="47F542D4"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12A3E6E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34DE1724"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472A9725"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AC75C0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711976F" w14:textId="77777777" w:rsidR="00064A2E" w:rsidRPr="0039787D" w:rsidRDefault="00064A2E" w:rsidP="00732C3F">
            <w:pPr>
              <w:pStyle w:val="BodyTextFirstIndent"/>
              <w:ind w:firstLine="0"/>
              <w:rPr>
                <w:sz w:val="20"/>
                <w:szCs w:val="20"/>
              </w:rPr>
            </w:pPr>
            <w:r>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68EB3DAF" w14:textId="77777777" w:rsidR="00064A2E" w:rsidRPr="0039787D" w:rsidRDefault="00064A2E" w:rsidP="00732C3F">
            <w:pPr>
              <w:pStyle w:val="BodyTextFirstIndent"/>
              <w:ind w:firstLine="0"/>
              <w:rPr>
                <w:sz w:val="20"/>
                <w:szCs w:val="20"/>
              </w:rPr>
            </w:pPr>
            <w:r>
              <w:rPr>
                <w:sz w:val="20"/>
                <w:szCs w:val="20"/>
              </w:rPr>
              <w:t>Mikrokontroller ESP32</w:t>
            </w:r>
          </w:p>
        </w:tc>
        <w:tc>
          <w:tcPr>
            <w:tcW w:w="4512" w:type="dxa"/>
            <w:tcBorders>
              <w:top w:val="single" w:sz="4" w:space="0" w:color="000000"/>
              <w:left w:val="single" w:sz="4" w:space="0" w:color="000000"/>
              <w:bottom w:val="single" w:sz="4" w:space="0" w:color="000000"/>
              <w:right w:val="single" w:sz="4" w:space="0" w:color="000000"/>
            </w:tcBorders>
          </w:tcPr>
          <w:p w14:paraId="23AA63E7" w14:textId="77777777" w:rsidR="00064A2E" w:rsidRPr="003B256A" w:rsidRDefault="00064A2E" w:rsidP="00732C3F">
            <w:pPr>
              <w:pStyle w:val="BodyTextFirstIndent"/>
              <w:ind w:firstLine="0"/>
              <w:rPr>
                <w:sz w:val="20"/>
                <w:szCs w:val="20"/>
              </w:rPr>
            </w:pPr>
            <w:r>
              <w:rPr>
                <w:sz w:val="20"/>
                <w:szCs w:val="20"/>
              </w:rPr>
              <w:t>Perangkat ini berfungsi sebagai sensor untuk menangkap sinyal bluetooth dari iTAG bluetooth kemudian mengirimkannya menuju server dengan menggunakan jaringan lokal dari hotspot handphone android</w:t>
            </w:r>
          </w:p>
        </w:tc>
      </w:tr>
    </w:tbl>
    <w:p w14:paraId="2D223A7B" w14:textId="77777777" w:rsidR="00064A2E" w:rsidRPr="00260792" w:rsidRDefault="00064A2E" w:rsidP="00064A2E">
      <w:pPr>
        <w:rPr>
          <w:b/>
        </w:rPr>
      </w:pPr>
      <w:r w:rsidRPr="00260792">
        <w:rPr>
          <w:b/>
        </w:rPr>
        <w:lastRenderedPageBreak/>
        <w:t>Tabel 4.3 Kebutuhan Perangkat Keras (lanjutan)</w:t>
      </w:r>
    </w:p>
    <w:tbl>
      <w:tblPr>
        <w:tblStyle w:val="TableGrid"/>
        <w:tblW w:w="0" w:type="auto"/>
        <w:tblLook w:val="04A0" w:firstRow="1" w:lastRow="0" w:firstColumn="1" w:lastColumn="0" w:noHBand="0" w:noVBand="1"/>
      </w:tblPr>
      <w:tblGrid>
        <w:gridCol w:w="625"/>
        <w:gridCol w:w="2790"/>
        <w:gridCol w:w="4512"/>
      </w:tblGrid>
      <w:tr w:rsidR="00064A2E" w14:paraId="33529FF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52A5488" w14:textId="77777777" w:rsidR="00064A2E"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tcPr>
          <w:p w14:paraId="13F9A2B3"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tcPr>
          <w:p w14:paraId="6AE376D4"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6C72EA9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3D0D295" w14:textId="77777777" w:rsidR="00064A2E" w:rsidRDefault="00064A2E" w:rsidP="00732C3F">
            <w:pPr>
              <w:pStyle w:val="BodyTextFirstIndent"/>
              <w:ind w:firstLine="0"/>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7D2B428A" w14:textId="77777777" w:rsidR="00064A2E" w:rsidRDefault="00064A2E" w:rsidP="00732C3F">
            <w:pPr>
              <w:pStyle w:val="BodyTextFirstIndent"/>
              <w:ind w:firstLine="0"/>
              <w:rPr>
                <w:sz w:val="20"/>
                <w:szCs w:val="20"/>
              </w:rPr>
            </w:pPr>
            <w:r>
              <w:rPr>
                <w:sz w:val="20"/>
                <w:szCs w:val="20"/>
              </w:rPr>
              <w:t>iTAG Bluetooth</w:t>
            </w:r>
          </w:p>
        </w:tc>
        <w:tc>
          <w:tcPr>
            <w:tcW w:w="4512" w:type="dxa"/>
            <w:tcBorders>
              <w:top w:val="single" w:sz="4" w:space="0" w:color="000000"/>
              <w:left w:val="single" w:sz="4" w:space="0" w:color="000000"/>
              <w:bottom w:val="single" w:sz="4" w:space="0" w:color="000000"/>
              <w:right w:val="single" w:sz="4" w:space="0" w:color="000000"/>
            </w:tcBorders>
          </w:tcPr>
          <w:p w14:paraId="7FA4B2F9" w14:textId="77777777" w:rsidR="00064A2E" w:rsidRDefault="00064A2E" w:rsidP="00732C3F">
            <w:pPr>
              <w:pStyle w:val="BodyTextFirstIndent"/>
              <w:ind w:firstLine="0"/>
              <w:rPr>
                <w:sz w:val="20"/>
                <w:szCs w:val="20"/>
              </w:rPr>
            </w:pPr>
            <w:r>
              <w:rPr>
                <w:sz w:val="20"/>
                <w:szCs w:val="20"/>
              </w:rPr>
              <w:t xml:space="preserve">Perangkat ini digunakan sebagai </w:t>
            </w:r>
            <w:r>
              <w:rPr>
                <w:i/>
                <w:sz w:val="20"/>
                <w:szCs w:val="20"/>
              </w:rPr>
              <w:t>beacon</w:t>
            </w:r>
            <w:r>
              <w:rPr>
                <w:sz w:val="20"/>
                <w:szCs w:val="20"/>
              </w:rPr>
              <w:t xml:space="preserve"> yang memancarkan sinyal bluetooth untuk kemudian ditangkap oleh sensor ESP32</w:t>
            </w:r>
          </w:p>
        </w:tc>
      </w:tr>
    </w:tbl>
    <w:p w14:paraId="0F9FD2D2" w14:textId="77777777" w:rsidR="00064A2E" w:rsidRDefault="00064A2E" w:rsidP="00064A2E">
      <w:pPr>
        <w:ind w:firstLine="426"/>
      </w:pPr>
    </w:p>
    <w:p w14:paraId="01677BEA" w14:textId="77777777" w:rsidR="00064A2E" w:rsidRDefault="00064A2E" w:rsidP="00064A2E">
      <w:pPr>
        <w:ind w:firstLine="426"/>
      </w:pPr>
      <w:r>
        <w:t>Kebutuhan perangkat keras dalam penelitian merupakan komponen utama dalam sistem pelacakan dalam gedung berbasis BLE. Karena apabila kebutuhan perangkat keras yang telah disebutkan pada Tabel 4.3 tidak terpenuhi, sistem pelacakan dalam gedung berbasis BLE ini tidak akan dapat dilakukan.</w:t>
      </w:r>
    </w:p>
    <w:p w14:paraId="7A096744" w14:textId="77777777" w:rsidR="00064A2E" w:rsidRDefault="00064A2E" w:rsidP="00064A2E">
      <w:pPr>
        <w:pStyle w:val="Heading4"/>
      </w:pPr>
      <w:r>
        <w:t>Kebutuhan pendukung</w:t>
      </w:r>
    </w:p>
    <w:p w14:paraId="55CBA2CD" w14:textId="77777777" w:rsidR="00064A2E" w:rsidRPr="00861ABD" w:rsidRDefault="00064A2E" w:rsidP="00064A2E">
      <w:pPr>
        <w:ind w:firstLine="426"/>
      </w:pPr>
      <w:r>
        <w:t>Kebutuhan pendukung adalah kebutuhan dukungan yang berguna untuk menyokong implementasi sistem pelacakan dalam gedung berbasis BLE ini. Adapun kebutuhan pendukung dijelaskan dalam Tabel 4.4 dibawah ini.</w:t>
      </w:r>
    </w:p>
    <w:p w14:paraId="003164AC" w14:textId="77777777" w:rsidR="00064A2E" w:rsidRDefault="00064A2E" w:rsidP="00064A2E">
      <w:pPr>
        <w:pStyle w:val="Caption"/>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4</w:t>
      </w:r>
      <w:r>
        <w:fldChar w:fldCharType="end"/>
      </w:r>
      <w:r>
        <w:t xml:space="preserve"> Kebutuhan pendukung</w:t>
      </w:r>
    </w:p>
    <w:tbl>
      <w:tblPr>
        <w:tblStyle w:val="TableGrid"/>
        <w:tblW w:w="0" w:type="auto"/>
        <w:tblLook w:val="04A0" w:firstRow="1" w:lastRow="0" w:firstColumn="1" w:lastColumn="0" w:noHBand="0" w:noVBand="1"/>
      </w:tblPr>
      <w:tblGrid>
        <w:gridCol w:w="625"/>
        <w:gridCol w:w="2790"/>
        <w:gridCol w:w="4512"/>
      </w:tblGrid>
      <w:tr w:rsidR="00064A2E" w14:paraId="3B539087" w14:textId="77777777" w:rsidTr="00732C3F">
        <w:tc>
          <w:tcPr>
            <w:tcW w:w="625" w:type="dxa"/>
            <w:tcBorders>
              <w:top w:val="single" w:sz="4" w:space="0" w:color="000000"/>
              <w:left w:val="single" w:sz="4" w:space="0" w:color="000000"/>
              <w:bottom w:val="single" w:sz="4" w:space="0" w:color="000000"/>
              <w:right w:val="single" w:sz="4" w:space="0" w:color="000000"/>
            </w:tcBorders>
            <w:vAlign w:val="center"/>
          </w:tcPr>
          <w:p w14:paraId="01EFD7EE" w14:textId="77777777" w:rsidR="00064A2E" w:rsidRPr="0039787D"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vAlign w:val="center"/>
          </w:tcPr>
          <w:p w14:paraId="693B76D7"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vAlign w:val="center"/>
          </w:tcPr>
          <w:p w14:paraId="294AF2DB"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7196A1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FDC6423"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14FA4512" w14:textId="77777777" w:rsidR="00064A2E" w:rsidRDefault="00064A2E" w:rsidP="00732C3F">
            <w:pPr>
              <w:pStyle w:val="BodyTextFirstIndent"/>
              <w:ind w:firstLine="0"/>
              <w:rPr>
                <w:sz w:val="20"/>
                <w:szCs w:val="20"/>
              </w:rPr>
            </w:pPr>
            <w:r>
              <w:rPr>
                <w:sz w:val="20"/>
                <w:szCs w:val="20"/>
              </w:rPr>
              <w:t>Laptop HP 14-af118AU</w:t>
            </w:r>
          </w:p>
        </w:tc>
        <w:tc>
          <w:tcPr>
            <w:tcW w:w="4512" w:type="dxa"/>
            <w:tcBorders>
              <w:top w:val="single" w:sz="4" w:space="0" w:color="000000"/>
              <w:left w:val="single" w:sz="4" w:space="0" w:color="000000"/>
              <w:bottom w:val="single" w:sz="4" w:space="0" w:color="000000"/>
              <w:right w:val="single" w:sz="4" w:space="0" w:color="000000"/>
            </w:tcBorders>
          </w:tcPr>
          <w:p w14:paraId="60387969" w14:textId="77777777" w:rsidR="00064A2E" w:rsidRDefault="00064A2E" w:rsidP="00732C3F">
            <w:pPr>
              <w:pStyle w:val="BodyTextFirstIndent"/>
              <w:ind w:firstLine="0"/>
              <w:rPr>
                <w:sz w:val="20"/>
                <w:szCs w:val="20"/>
              </w:rPr>
            </w:pPr>
            <w:r>
              <w:rPr>
                <w:sz w:val="20"/>
                <w:szCs w:val="20"/>
              </w:rPr>
              <w:t>Perangkat ini berfungsi sebagai server sekaligus database dalam sistem pelacakan dalam gedung berbasis BLE ini. Perangkat ini dibekali prosesor AMD A8, RAM 4 GB, VGA AMD R5 dan kapasitas harddisk sebesar 500 GB</w:t>
            </w:r>
          </w:p>
        </w:tc>
      </w:tr>
      <w:tr w:rsidR="00064A2E" w:rsidRPr="00DC5F7C" w14:paraId="4CCFDA9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AD12F84" w14:textId="77777777" w:rsidR="00064A2E" w:rsidRPr="00DC5F7C" w:rsidRDefault="00064A2E" w:rsidP="00732C3F">
            <w:pPr>
              <w:pStyle w:val="BodyTextFirstIndent"/>
              <w:ind w:firstLine="0"/>
              <w:jc w:val="left"/>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0618B53F" w14:textId="77777777" w:rsidR="00064A2E" w:rsidRPr="00DC5F7C" w:rsidRDefault="00064A2E" w:rsidP="00732C3F">
            <w:pPr>
              <w:pStyle w:val="BodyTextFirstIndent"/>
              <w:ind w:firstLine="0"/>
              <w:jc w:val="left"/>
              <w:rPr>
                <w:sz w:val="20"/>
                <w:szCs w:val="20"/>
              </w:rPr>
            </w:pPr>
            <w:r>
              <w:rPr>
                <w:sz w:val="20"/>
                <w:szCs w:val="20"/>
              </w:rPr>
              <w:t>Handphone Android</w:t>
            </w:r>
          </w:p>
        </w:tc>
        <w:tc>
          <w:tcPr>
            <w:tcW w:w="4512" w:type="dxa"/>
            <w:tcBorders>
              <w:top w:val="single" w:sz="4" w:space="0" w:color="000000"/>
              <w:left w:val="single" w:sz="4" w:space="0" w:color="000000"/>
              <w:bottom w:val="single" w:sz="4" w:space="0" w:color="000000"/>
              <w:right w:val="single" w:sz="4" w:space="0" w:color="000000"/>
            </w:tcBorders>
          </w:tcPr>
          <w:p w14:paraId="7CEDE0A3" w14:textId="77777777" w:rsidR="00064A2E" w:rsidRPr="00DC5F7C" w:rsidRDefault="00064A2E" w:rsidP="00732C3F">
            <w:pPr>
              <w:pStyle w:val="BodyTextFirstIndent"/>
              <w:ind w:firstLine="0"/>
              <w:rPr>
                <w:sz w:val="20"/>
                <w:szCs w:val="20"/>
              </w:rPr>
            </w:pPr>
            <w:r>
              <w:rPr>
                <w:sz w:val="20"/>
                <w:szCs w:val="20"/>
              </w:rPr>
              <w:t>Perangkat ini berfungsi sebagai penyedia jaringan lokal melalui hotspot-nya yang digunakan oleh sensor ESP32 untuk mengirim data RSSI bluetooth perangkat iTAG bluetooth menuju server</w:t>
            </w:r>
          </w:p>
        </w:tc>
      </w:tr>
    </w:tbl>
    <w:p w14:paraId="5D023CDB" w14:textId="77777777" w:rsidR="00064A2E" w:rsidRPr="00861ABD" w:rsidRDefault="00064A2E" w:rsidP="00064A2E"/>
    <w:p w14:paraId="39E58183" w14:textId="77777777" w:rsidR="00064A2E" w:rsidRDefault="00064A2E" w:rsidP="00064A2E">
      <w:pPr>
        <w:pStyle w:val="Heading2"/>
        <w:rPr>
          <w:lang w:val="en-US"/>
        </w:rPr>
      </w:pPr>
      <w:bookmarkStart w:id="63" w:name="_Toc24955297"/>
      <w:r>
        <w:t>Perancangan Implementasi Metode Fingerprinting</w:t>
      </w:r>
      <w:bookmarkEnd w:id="63"/>
    </w:p>
    <w:p w14:paraId="34A66445" w14:textId="77777777" w:rsidR="00064A2E" w:rsidRPr="007D53C6" w:rsidRDefault="00064A2E" w:rsidP="00064A2E">
      <w:pPr>
        <w:pStyle w:val="BodyTextFirstIndent"/>
      </w:pPr>
      <w:r>
        <w:t xml:space="preserve">Implementasi metode </w:t>
      </w:r>
      <w:r>
        <w:rPr>
          <w:i/>
        </w:rPr>
        <w:t>fingerprinting</w:t>
      </w:r>
      <w:r>
        <w:t xml:space="preserve"> dibagi menjadi 2 tahap. Tahap Pertama adalah tahap </w:t>
      </w:r>
      <w:r>
        <w:rPr>
          <w:i/>
        </w:rPr>
        <w:t>offline</w:t>
      </w:r>
      <w:r>
        <w:t xml:space="preserve"> atau tahap pengumpulan data. Data yang dikumpulkan adalah data pola sinyal bluetooth yang ditangkap oleh sensor ESP32 terhadap perangkat iTAG bluetooth. Tahap kedua adalah tahap </w:t>
      </w:r>
      <w:r>
        <w:rPr>
          <w:i/>
        </w:rPr>
        <w:t>online</w:t>
      </w:r>
      <w:r>
        <w:t xml:space="preserve"> atau tahap pelacakan, dimana pelacakan ini dilakukan dengan menangkap sinyal bluetooth dari perangkat iTAG bluetooth yang berada pada suatu ruangan kemudian dikomparasikan dengan data yang telah dikumpulkan sebelumnya pada tahap </w:t>
      </w:r>
      <w:r>
        <w:rPr>
          <w:i/>
        </w:rPr>
        <w:t>offline</w:t>
      </w:r>
      <w:r>
        <w:t>.</w:t>
      </w:r>
    </w:p>
    <w:p w14:paraId="6E617132" w14:textId="77777777" w:rsidR="00064A2E" w:rsidRDefault="00064A2E" w:rsidP="00064A2E">
      <w:pPr>
        <w:pStyle w:val="Heading3"/>
        <w:rPr>
          <w:szCs w:val="24"/>
          <w:lang w:val="en-US"/>
        </w:rPr>
      </w:pPr>
      <w:bookmarkStart w:id="64" w:name="_Toc24955298"/>
      <w:r>
        <w:t>Pengumpulan Data Pola sinyal</w:t>
      </w:r>
      <w:bookmarkEnd w:id="64"/>
    </w:p>
    <w:p w14:paraId="2B408BF8" w14:textId="77777777" w:rsidR="00064A2E" w:rsidRPr="00E410E8" w:rsidRDefault="00064A2E" w:rsidP="00064A2E">
      <w:pPr>
        <w:pStyle w:val="BodyTextFirstIndent"/>
        <w:rPr>
          <w:szCs w:val="24"/>
          <w:lang w:val="en-US"/>
        </w:rPr>
      </w:pPr>
      <w:r>
        <w:rPr>
          <w:szCs w:val="24"/>
        </w:rPr>
        <w:t>Tahap ini dilakukan dengan tujuan untuk mengumpulkan data pola sinyal dari tiap ruangan, dimana tiap ruangan akan diambil data selama kurang lebih 3 menit. Alur proses dalam pengambilan data pola sinyal ditunjukkan pada Gambar 4.1.</w:t>
      </w:r>
      <w:r>
        <w:rPr>
          <w:szCs w:val="24"/>
          <w:lang w:val="en-US"/>
        </w:rPr>
        <w:t xml:space="preserve"> </w:t>
      </w:r>
    </w:p>
    <w:p w14:paraId="664665DC" w14:textId="77777777" w:rsidR="00064A2E" w:rsidRDefault="00064A2E" w:rsidP="00064A2E">
      <w:pPr>
        <w:pStyle w:val="BodyTextFirstIndent"/>
        <w:keepNext/>
        <w:jc w:val="center"/>
      </w:pPr>
      <w:r w:rsidRPr="00B73ED7">
        <w:rPr>
          <w:noProof/>
          <w:lang w:val="en-US"/>
        </w:rPr>
        <w:lastRenderedPageBreak/>
        <w:drawing>
          <wp:inline distT="0" distB="0" distL="0" distR="0" wp14:anchorId="09BF8FD3" wp14:editId="14FD3FD0">
            <wp:extent cx="3048000" cy="8148876"/>
            <wp:effectExtent l="0" t="0" r="0" b="5080"/>
            <wp:docPr id="20" name="Picture 20" descr="D:\DATA KULIAH\SEMESTER VIII\SKRIPSI!!!\GAMBAR\Diagram Alir tahap off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GAMBAR\Diagram Alir tahap offlin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54278" cy="8165659"/>
                    </a:xfrm>
                    <a:prstGeom prst="rect">
                      <a:avLst/>
                    </a:prstGeom>
                    <a:noFill/>
                    <a:ln>
                      <a:noFill/>
                    </a:ln>
                  </pic:spPr>
                </pic:pic>
              </a:graphicData>
            </a:graphic>
          </wp:inline>
        </w:drawing>
      </w:r>
    </w:p>
    <w:p w14:paraId="35BE8EAD" w14:textId="77777777" w:rsidR="00064A2E" w:rsidRDefault="00064A2E" w:rsidP="00064A2E">
      <w:pPr>
        <w:pStyle w:val="Caption"/>
      </w:pPr>
      <w:bookmarkStart w:id="65" w:name="_Toc24054130"/>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w:t>
      </w:r>
      <w:r>
        <w:fldChar w:fldCharType="end"/>
      </w:r>
      <w:r>
        <w:t xml:space="preserve"> Diagram alir tahap pertama metode fingerprinting</w:t>
      </w:r>
      <w:bookmarkEnd w:id="65"/>
    </w:p>
    <w:p w14:paraId="6A744FF2" w14:textId="77777777" w:rsidR="00064A2E" w:rsidRDefault="00064A2E" w:rsidP="00064A2E">
      <w:pPr>
        <w:pStyle w:val="BodyText"/>
      </w:pPr>
    </w:p>
    <w:p w14:paraId="0B2BF399" w14:textId="77777777" w:rsidR="00064A2E" w:rsidRDefault="00064A2E" w:rsidP="00064A2E">
      <w:pPr>
        <w:pStyle w:val="BodyText"/>
        <w:ind w:firstLine="426"/>
      </w:pPr>
      <w:r>
        <w:t>Pada tahap pertama metode fingerprinting ini dibagi menjadi beberapa langkah untuk pengambilan data pola sinyal tiap ruangan, yakni :</w:t>
      </w:r>
    </w:p>
    <w:p w14:paraId="302CF1A6" w14:textId="77777777" w:rsidR="00064A2E" w:rsidRDefault="00064A2E" w:rsidP="00064A2E">
      <w:pPr>
        <w:pStyle w:val="BodyText"/>
        <w:numPr>
          <w:ilvl w:val="6"/>
          <w:numId w:val="5"/>
        </w:numPr>
        <w:ind w:left="426" w:hanging="426"/>
      </w:pPr>
      <w:r>
        <w:t>Memasang sensor ESP32 yang telah diprogram untuk menangkap sinyal bluetooth yang dipancarkan perangkat iTAG bluetooth pada 3 ruangan yang dipilih seperti yang terlihat pada Gambar 4.2.</w:t>
      </w:r>
    </w:p>
    <w:p w14:paraId="473F4891" w14:textId="77777777" w:rsidR="00064A2E" w:rsidRDefault="00064A2E" w:rsidP="00064A2E">
      <w:pPr>
        <w:pStyle w:val="BodyText"/>
        <w:keepNext/>
        <w:ind w:left="426"/>
        <w:jc w:val="center"/>
      </w:pPr>
      <w:r w:rsidRPr="00E410E8">
        <w:rPr>
          <w:noProof/>
          <w:lang w:val="en-US"/>
        </w:rPr>
        <w:drawing>
          <wp:inline distT="0" distB="0" distL="0" distR="0" wp14:anchorId="5285BDD7" wp14:editId="6FD0D28B">
            <wp:extent cx="3619500" cy="4391955"/>
            <wp:effectExtent l="0" t="0" r="0" b="8890"/>
            <wp:docPr id="8" name="Picture 8" descr="D:\DATA KULIAH\SEMESTER VIII\SKRIPSI!!!\GAMBAR\Denah penempatan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GAMBAR\Denah penempatan sensor.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2254" cy="4395297"/>
                    </a:xfrm>
                    <a:prstGeom prst="rect">
                      <a:avLst/>
                    </a:prstGeom>
                    <a:noFill/>
                    <a:ln>
                      <a:noFill/>
                    </a:ln>
                  </pic:spPr>
                </pic:pic>
              </a:graphicData>
            </a:graphic>
          </wp:inline>
        </w:drawing>
      </w:r>
    </w:p>
    <w:p w14:paraId="61CFC5A8" w14:textId="77777777" w:rsidR="00064A2E" w:rsidRDefault="00064A2E" w:rsidP="00064A2E">
      <w:pPr>
        <w:pStyle w:val="Caption"/>
      </w:pPr>
      <w:bookmarkStart w:id="66" w:name="_Toc24054131"/>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w:t>
      </w:r>
      <w:r>
        <w:fldChar w:fldCharType="end"/>
      </w:r>
      <w:r>
        <w:t xml:space="preserve"> Denah ruangan implementasi sistem pelacakan dalam gedung</w:t>
      </w:r>
      <w:bookmarkEnd w:id="66"/>
    </w:p>
    <w:p w14:paraId="7ADE95D8" w14:textId="77777777" w:rsidR="00064A2E" w:rsidRPr="00B73ED7" w:rsidRDefault="00064A2E" w:rsidP="00064A2E">
      <w:pPr>
        <w:pStyle w:val="BodyText"/>
        <w:numPr>
          <w:ilvl w:val="6"/>
          <w:numId w:val="5"/>
        </w:numPr>
        <w:ind w:left="426" w:hanging="426"/>
      </w:pPr>
      <w:r>
        <w:t>Menyalakan hotspot pada handphone android sebagai sumber jaringan lokal untuk server dan sensor ESP32</w:t>
      </w:r>
    </w:p>
    <w:p w14:paraId="48277B2D" w14:textId="77777777" w:rsidR="00064A2E" w:rsidRDefault="00064A2E" w:rsidP="00064A2E">
      <w:pPr>
        <w:pStyle w:val="BodyText"/>
        <w:numPr>
          <w:ilvl w:val="6"/>
          <w:numId w:val="5"/>
        </w:numPr>
        <w:ind w:left="426" w:hanging="426"/>
      </w:pPr>
      <w:r>
        <w:t>Memposisikan perangkat iTAG bluetooth pada Ruang 1 dan memberi nilai pada variabel ruang di server dengan String “Ruang 1”</w:t>
      </w:r>
    </w:p>
    <w:p w14:paraId="2DAD42FE" w14:textId="77777777" w:rsidR="00064A2E" w:rsidRDefault="00064A2E" w:rsidP="00064A2E">
      <w:pPr>
        <w:pStyle w:val="BodyText"/>
        <w:numPr>
          <w:ilvl w:val="6"/>
          <w:numId w:val="5"/>
        </w:numPr>
        <w:ind w:left="426" w:hanging="426"/>
      </w:pPr>
      <w:r>
        <w:t>Menjalankan server pada laptop</w:t>
      </w:r>
    </w:p>
    <w:p w14:paraId="6AEFD559" w14:textId="77777777" w:rsidR="00064A2E" w:rsidRDefault="00064A2E" w:rsidP="00064A2E">
      <w:pPr>
        <w:pStyle w:val="BodyText"/>
        <w:numPr>
          <w:ilvl w:val="6"/>
          <w:numId w:val="5"/>
        </w:numPr>
        <w:ind w:left="426" w:hanging="426"/>
      </w:pPr>
      <w:r>
        <w:t>Menyalakan perangkat iTAG Bluetooth. Saat perangkat iTAG Bluetooth dinyalakan, sensor menangkap sinyal bluetooth yang dipancarkan perangkat iTAG Bluetooth kemudian oleh kelima sensor ESP32 dikirimkan menuju server berupa data MAC address sensor dan nilai RSSI dalam bentuk JSON.</w:t>
      </w:r>
    </w:p>
    <w:p w14:paraId="0DD8B7B0" w14:textId="77777777" w:rsidR="00064A2E" w:rsidRDefault="00064A2E" w:rsidP="00064A2E">
      <w:pPr>
        <w:pStyle w:val="BodyText"/>
        <w:numPr>
          <w:ilvl w:val="6"/>
          <w:numId w:val="5"/>
        </w:numPr>
        <w:ind w:left="426" w:hanging="426"/>
      </w:pPr>
      <w:r>
        <w:lastRenderedPageBreak/>
        <w:t>Server menerima data JSON yang memuat MAC address sensor dan data RSSI dari perangkat iTAG Bluetooth. Kemudian oleh server disimpan dalam database berbentuk file .csv</w:t>
      </w:r>
    </w:p>
    <w:p w14:paraId="4E0B9442" w14:textId="77777777" w:rsidR="00064A2E" w:rsidRDefault="00064A2E" w:rsidP="00064A2E">
      <w:pPr>
        <w:pStyle w:val="BodyText"/>
        <w:numPr>
          <w:ilvl w:val="6"/>
          <w:numId w:val="5"/>
        </w:numPr>
        <w:ind w:left="426" w:hanging="426"/>
      </w:pPr>
      <w:r>
        <w:t>Setelah data pola sinyal terkumpul selama 3 menit, perangkat iTAG Bluetooth dimatikan, sehingga saat sensor tidak dapat menangkap sinyal bluetooth perangkat iTAG Bluetooth dan server berhenti menuliskan data RSSI pada database</w:t>
      </w:r>
    </w:p>
    <w:p w14:paraId="2D438018" w14:textId="77777777" w:rsidR="00064A2E" w:rsidRDefault="00064A2E" w:rsidP="00064A2E">
      <w:pPr>
        <w:pStyle w:val="BodyText"/>
        <w:numPr>
          <w:ilvl w:val="6"/>
          <w:numId w:val="5"/>
        </w:numPr>
        <w:ind w:left="426" w:hanging="426"/>
      </w:pPr>
      <w:r>
        <w:t>Setelah perangkat iTAG Bluetooth dimatikan, langkah selanjutnya adalah mematikan server dan mengubah variabel ruang menjadi ruang ke-n dimana jika belum ruang ke-3 maka ditulis “Ruang n” dan apabila sudah ruang ke-3 maka menjadi “Lorong”</w:t>
      </w:r>
    </w:p>
    <w:p w14:paraId="1195E393" w14:textId="77777777" w:rsidR="00064A2E" w:rsidRDefault="00064A2E" w:rsidP="00064A2E">
      <w:pPr>
        <w:pStyle w:val="BodyText"/>
        <w:numPr>
          <w:ilvl w:val="6"/>
          <w:numId w:val="5"/>
        </w:numPr>
        <w:ind w:left="426" w:hanging="426"/>
      </w:pPr>
      <w:r>
        <w:t>Proses nomor 4 sampai nomor 8 diulang kembali sampai apabila data pada ruang terakhir yakni di “Lorong” maka proses pengambilan data pola sinyal telah selesai</w:t>
      </w:r>
    </w:p>
    <w:p w14:paraId="3E48437D" w14:textId="77777777" w:rsidR="00064A2E" w:rsidRDefault="00064A2E" w:rsidP="00064A2E">
      <w:pPr>
        <w:pStyle w:val="Heading3"/>
        <w:rPr>
          <w:i/>
        </w:rPr>
      </w:pPr>
      <w:bookmarkStart w:id="67" w:name="_Toc24955299"/>
      <w:r>
        <w:t xml:space="preserve">Pelacakan Ruangan Secara </w:t>
      </w:r>
      <w:r w:rsidRPr="00B70186">
        <w:rPr>
          <w:i/>
        </w:rPr>
        <w:t>Real-Time</w:t>
      </w:r>
      <w:bookmarkEnd w:id="67"/>
    </w:p>
    <w:p w14:paraId="7551D804" w14:textId="77777777" w:rsidR="00064A2E" w:rsidRDefault="00064A2E" w:rsidP="00064A2E">
      <w:pPr>
        <w:pStyle w:val="BodyText"/>
        <w:ind w:firstLine="426"/>
      </w:pPr>
      <w:r>
        <w:rPr>
          <w:rFonts w:eastAsia="Times New Roman" w:cs="Times New Roman"/>
          <w:bCs/>
        </w:rPr>
        <w:t xml:space="preserve">Tahap kedua dari metode </w:t>
      </w:r>
      <w:r w:rsidRPr="00B70186">
        <w:rPr>
          <w:rFonts w:eastAsia="Times New Roman" w:cs="Times New Roman"/>
          <w:bCs/>
          <w:i/>
        </w:rPr>
        <w:t>fingerprinting</w:t>
      </w:r>
      <w:r>
        <w:rPr>
          <w:rFonts w:eastAsia="Times New Roman" w:cs="Times New Roman"/>
          <w:bCs/>
        </w:rPr>
        <w:t xml:space="preserve"> adalah tahap </w:t>
      </w:r>
      <w:r>
        <w:rPr>
          <w:rFonts w:eastAsia="Times New Roman" w:cs="Times New Roman"/>
          <w:bCs/>
          <w:i/>
        </w:rPr>
        <w:t>online</w:t>
      </w:r>
      <w:r>
        <w:rPr>
          <w:rFonts w:eastAsia="Times New Roman" w:cs="Times New Roman"/>
          <w:bCs/>
        </w:rPr>
        <w:t xml:space="preserve"> atau tahap pelacakan terhadap perangkat </w:t>
      </w:r>
      <w:r>
        <w:t xml:space="preserve">iTAG Bluetooth. Pada tahap ini, sistem akan melacak nama ruangan dari perangkat iTAG Bluetooth berada secara </w:t>
      </w:r>
      <w:r>
        <w:rPr>
          <w:i/>
        </w:rPr>
        <w:t>real-time</w:t>
      </w:r>
      <w:r>
        <w:t>. Alur dari sistem pelacakan ini adalah seperti yang ditunjukkan pada Gambar  4.3.</w:t>
      </w:r>
    </w:p>
    <w:p w14:paraId="5FD907D7" w14:textId="77777777" w:rsidR="00064A2E" w:rsidRDefault="00064A2E" w:rsidP="00064A2E">
      <w:pPr>
        <w:pStyle w:val="BodyText"/>
        <w:keepNext/>
        <w:ind w:firstLine="426"/>
        <w:jc w:val="center"/>
      </w:pPr>
      <w:r w:rsidRPr="00B70186">
        <w:rPr>
          <w:noProof/>
          <w:lang w:val="en-US"/>
        </w:rPr>
        <w:lastRenderedPageBreak/>
        <w:drawing>
          <wp:inline distT="0" distB="0" distL="0" distR="0" wp14:anchorId="392A1ED9" wp14:editId="1FEE4A85">
            <wp:extent cx="2439720" cy="7047717"/>
            <wp:effectExtent l="0" t="0" r="0" b="1270"/>
            <wp:docPr id="21" name="Picture 21" descr="D:\DATA KULIAH\SEMESTER VIII\SKRIPSI!!!\GAMBAR\Diagram Alur Pelacakan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GAMBAR\Diagram Alur Pelacakan (tahap onlin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67587" cy="7128217"/>
                    </a:xfrm>
                    <a:prstGeom prst="rect">
                      <a:avLst/>
                    </a:prstGeom>
                    <a:noFill/>
                    <a:ln>
                      <a:noFill/>
                    </a:ln>
                  </pic:spPr>
                </pic:pic>
              </a:graphicData>
            </a:graphic>
          </wp:inline>
        </w:drawing>
      </w:r>
    </w:p>
    <w:p w14:paraId="240E9CA6" w14:textId="77777777" w:rsidR="00064A2E" w:rsidRDefault="00064A2E" w:rsidP="00064A2E">
      <w:pPr>
        <w:pStyle w:val="Caption"/>
      </w:pPr>
      <w:bookmarkStart w:id="68" w:name="_Toc24054132"/>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3</w:t>
      </w:r>
      <w:r>
        <w:fldChar w:fldCharType="end"/>
      </w:r>
      <w:r>
        <w:t xml:space="preserve"> Diagram alir pelacakan perangkat iTAG Bluetooth</w:t>
      </w:r>
      <w:bookmarkEnd w:id="68"/>
    </w:p>
    <w:p w14:paraId="5F9C421A" w14:textId="77777777" w:rsidR="00064A2E" w:rsidRDefault="00064A2E" w:rsidP="00064A2E">
      <w:pPr>
        <w:pStyle w:val="BodyText"/>
      </w:pPr>
    </w:p>
    <w:p w14:paraId="08A0C953" w14:textId="77777777" w:rsidR="00064A2E" w:rsidRDefault="00064A2E" w:rsidP="00064A2E">
      <w:pPr>
        <w:pStyle w:val="BodyText"/>
      </w:pPr>
    </w:p>
    <w:p w14:paraId="1B581B85" w14:textId="77777777" w:rsidR="00064A2E" w:rsidRDefault="00064A2E" w:rsidP="00064A2E">
      <w:pPr>
        <w:pStyle w:val="BodyText"/>
      </w:pPr>
    </w:p>
    <w:p w14:paraId="1E2470CB" w14:textId="77777777" w:rsidR="00064A2E" w:rsidRDefault="00064A2E" w:rsidP="00064A2E">
      <w:pPr>
        <w:pStyle w:val="BodyText"/>
      </w:pPr>
    </w:p>
    <w:p w14:paraId="7707ED6A" w14:textId="77777777" w:rsidR="00064A2E" w:rsidRDefault="00064A2E" w:rsidP="00064A2E">
      <w:pPr>
        <w:pStyle w:val="BodyText"/>
        <w:ind w:firstLine="284"/>
      </w:pPr>
      <w:r>
        <w:lastRenderedPageBreak/>
        <w:t>Pada alur sistem pelacakan dalam gedung berbasis BLE ini, dibagi menjadi beberapa langkah, yakni :</w:t>
      </w:r>
    </w:p>
    <w:p w14:paraId="062BFB44" w14:textId="77777777" w:rsidR="00064A2E" w:rsidRDefault="00064A2E" w:rsidP="00064A2E">
      <w:pPr>
        <w:pStyle w:val="BodyText"/>
        <w:numPr>
          <w:ilvl w:val="6"/>
          <w:numId w:val="5"/>
        </w:numPr>
        <w:ind w:left="426" w:hanging="426"/>
      </w:pPr>
      <w:r>
        <w:t>Menyalakan hotspot handphone android sebagai sumber jaringan lokal antara sever dan sensor ESP32</w:t>
      </w:r>
    </w:p>
    <w:p w14:paraId="605307A3" w14:textId="77777777" w:rsidR="00064A2E" w:rsidRDefault="00064A2E" w:rsidP="00064A2E">
      <w:pPr>
        <w:pStyle w:val="BodyText"/>
        <w:numPr>
          <w:ilvl w:val="6"/>
          <w:numId w:val="5"/>
        </w:numPr>
        <w:ind w:left="426" w:hanging="426"/>
      </w:pPr>
      <w:r>
        <w:t>Menyalakan sensor ESP32 yang telah diletakkan pada masing-masing ruangan terpilih</w:t>
      </w:r>
    </w:p>
    <w:p w14:paraId="6C58F14C" w14:textId="77777777" w:rsidR="00064A2E" w:rsidRDefault="00064A2E" w:rsidP="00064A2E">
      <w:pPr>
        <w:pStyle w:val="BodyText"/>
        <w:numPr>
          <w:ilvl w:val="6"/>
          <w:numId w:val="5"/>
        </w:numPr>
        <w:ind w:left="426" w:hanging="426"/>
      </w:pPr>
      <w:r>
        <w:t>Menjalankan program pelacak atau bisa disebut server yang berfungsi untuk melacak perangkat iTAG Bluetooth</w:t>
      </w:r>
    </w:p>
    <w:p w14:paraId="2B2DDED5" w14:textId="77777777" w:rsidR="00064A2E" w:rsidRDefault="00064A2E" w:rsidP="00064A2E">
      <w:pPr>
        <w:pStyle w:val="BodyText"/>
        <w:numPr>
          <w:ilvl w:val="6"/>
          <w:numId w:val="5"/>
        </w:numPr>
        <w:ind w:left="426" w:hanging="426"/>
      </w:pPr>
      <w:r>
        <w:t>Menyalakan perangkat iTAG Bluetooth sehingga sensor pada ruangan dimana perangkat iTAG Bluetooth berada menangkap sinyal bluetooth yang dipancarkan oleh perangkat iTAG Bluetooth</w:t>
      </w:r>
    </w:p>
    <w:p w14:paraId="19CA4C5A" w14:textId="77777777" w:rsidR="00064A2E" w:rsidRDefault="00064A2E" w:rsidP="00064A2E">
      <w:pPr>
        <w:pStyle w:val="BodyText"/>
        <w:numPr>
          <w:ilvl w:val="6"/>
          <w:numId w:val="5"/>
        </w:numPr>
        <w:ind w:left="426" w:hanging="426"/>
      </w:pPr>
      <w:r>
        <w:t>Sensor yang menangkap sinyal dari perangkat iTAG Bluetooth kemudian mengirimkan data RSSI perangkat iTAG Bluetooth menuju server</w:t>
      </w:r>
    </w:p>
    <w:p w14:paraId="00DFCA4D" w14:textId="77777777" w:rsidR="00064A2E" w:rsidRDefault="00064A2E" w:rsidP="00064A2E">
      <w:pPr>
        <w:pStyle w:val="BodyText"/>
        <w:numPr>
          <w:ilvl w:val="6"/>
          <w:numId w:val="5"/>
        </w:numPr>
        <w:ind w:left="426" w:hanging="426"/>
      </w:pPr>
      <w:r>
        <w:t xml:space="preserve">Server menerima data RSSI yang dikirimkan oleh sensor ESP32 kemudian melakukan klasifikasi berdasarkan data pola sinyal yang telah dikumpulkan pada tahap pertama menggunakan algoritma </w:t>
      </w:r>
      <w:r w:rsidRPr="00BA587C">
        <w:rPr>
          <w:i/>
        </w:rPr>
        <w:t>k-Nearest Neighbour</w:t>
      </w:r>
      <w:r>
        <w:t xml:space="preserve"> untuk memperoleh nama ruangan</w:t>
      </w:r>
    </w:p>
    <w:p w14:paraId="2460A8E4" w14:textId="77777777" w:rsidR="00064A2E" w:rsidRDefault="00064A2E" w:rsidP="00064A2E">
      <w:pPr>
        <w:pStyle w:val="BodyText"/>
        <w:numPr>
          <w:ilvl w:val="6"/>
          <w:numId w:val="5"/>
        </w:numPr>
        <w:ind w:left="426" w:hanging="426"/>
      </w:pPr>
      <w:r>
        <w:t>Hasil klasifikasi dari server kemudian ditampilkan pada layar berupa nama ruangan tempat perangkat iTAG Bluetooth berada dan mencatat pada file log dengan ekstensi file .csv</w:t>
      </w:r>
    </w:p>
    <w:p w14:paraId="2B3C0028" w14:textId="77777777" w:rsidR="00064A2E" w:rsidRPr="00956079" w:rsidRDefault="00064A2E" w:rsidP="00064A2E">
      <w:pPr>
        <w:pStyle w:val="BodyText"/>
        <w:ind w:firstLine="284"/>
      </w:pPr>
    </w:p>
    <w:p w14:paraId="37DECEE5" w14:textId="77777777" w:rsidR="00064A2E" w:rsidRDefault="00064A2E" w:rsidP="00064A2E">
      <w:pPr>
        <w:pStyle w:val="Heading2"/>
      </w:pPr>
      <w:bookmarkStart w:id="69" w:name="_Toc24955300"/>
      <w:r>
        <w:t>Perancangan Parameter Pengujian</w:t>
      </w:r>
      <w:bookmarkEnd w:id="69"/>
    </w:p>
    <w:p w14:paraId="79B3E68A" w14:textId="77777777" w:rsidR="00064A2E" w:rsidRDefault="00064A2E" w:rsidP="00064A2E">
      <w:pPr>
        <w:pStyle w:val="Heading3"/>
      </w:pPr>
      <w:bookmarkStart w:id="70" w:name="_Toc24955301"/>
      <w:r>
        <w:t>Akurasi Kesalahan Pelacakan Secara Umum</w:t>
      </w:r>
      <w:bookmarkEnd w:id="70"/>
    </w:p>
    <w:p w14:paraId="05A03F43" w14:textId="77777777" w:rsidR="00064A2E" w:rsidRDefault="00064A2E" w:rsidP="00064A2E">
      <w:pPr>
        <w:ind w:firstLine="284"/>
      </w:pPr>
      <w:r>
        <w:t xml:space="preserve">Akurasi kesalahan pelacakan secara umum ini menghitung akurasi secara keseluruhan hasil pelacakan berdasarkan </w:t>
      </w:r>
      <w:r>
        <w:rPr>
          <w:i/>
        </w:rPr>
        <w:t>file log</w:t>
      </w:r>
      <w:r>
        <w:t xml:space="preserve"> yang ditulis oleh server dimana akurasi diperoleh dari jumlah prediksi salah dibagi keseluruhan total prediksi. Persamaan 4.1 merupakan persamaan untuk menghitung akurasi hasil pelacakan.</w:t>
      </w:r>
    </w:p>
    <w:p w14:paraId="6FA79C05" w14:textId="77777777" w:rsidR="00064A2E" w:rsidRDefault="00064A2E" w:rsidP="00064A2E">
      <w:r>
        <w:t xml:space="preserve">          </w:t>
      </w: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 xml:space="preserve"> </w:t>
      </w:r>
      <w:r>
        <w:tab/>
      </w:r>
      <w:r>
        <w:tab/>
        <w:t>(4.1)</w:t>
      </w:r>
    </w:p>
    <w:p w14:paraId="0C194BE1" w14:textId="77777777" w:rsidR="00064A2E" w:rsidRDefault="00064A2E" w:rsidP="00064A2E">
      <w:pPr>
        <w:ind w:firstLine="284"/>
      </w:pPr>
    </w:p>
    <w:p w14:paraId="4180A51E" w14:textId="77777777" w:rsidR="00064A2E" w:rsidRDefault="00064A2E" w:rsidP="00064A2E">
      <w:pPr>
        <w:ind w:firstLine="284"/>
      </w:pPr>
      <w:r>
        <w:t>Kemudian untuk script perhitungan akurasi kesalahan secara umum seperti yang tertera dibawah ini.</w:t>
      </w:r>
    </w:p>
    <w:tbl>
      <w:tblPr>
        <w:tblStyle w:val="TableGrid"/>
        <w:tblW w:w="7927" w:type="dxa"/>
        <w:tblLook w:val="04A0" w:firstRow="1" w:lastRow="0" w:firstColumn="1" w:lastColumn="0" w:noHBand="0" w:noVBand="1"/>
      </w:tblPr>
      <w:tblGrid>
        <w:gridCol w:w="321"/>
        <w:gridCol w:w="7606"/>
      </w:tblGrid>
      <w:tr w:rsidR="00064A2E" w:rsidRPr="0039787D" w14:paraId="638114E4" w14:textId="77777777" w:rsidTr="00732C3F">
        <w:tc>
          <w:tcPr>
            <w:tcW w:w="321" w:type="dxa"/>
          </w:tcPr>
          <w:p w14:paraId="7F4B5A71" w14:textId="77777777" w:rsidR="00064A2E" w:rsidRPr="0039787D"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08D9AC7F" w14:textId="77777777" w:rsidR="00064A2E"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p w14:paraId="21BB38F7"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3</w:t>
            </w:r>
          </w:p>
          <w:p w14:paraId="26851162"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4</w:t>
            </w:r>
          </w:p>
          <w:p w14:paraId="59F8922D"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5</w:t>
            </w:r>
          </w:p>
          <w:p w14:paraId="300C9D51" w14:textId="77777777" w:rsidR="00064A2E" w:rsidRPr="0039787D"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6</w:t>
            </w:r>
          </w:p>
        </w:tc>
        <w:tc>
          <w:tcPr>
            <w:tcW w:w="7606" w:type="dxa"/>
          </w:tcPr>
          <w:p w14:paraId="6EFC0583"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f</w:t>
            </w:r>
            <w:r w:rsidRPr="00BE71B0">
              <w:rPr>
                <w:rFonts w:ascii="Courier New" w:hAnsi="Courier New" w:cs="Courier New"/>
                <w:sz w:val="18"/>
                <w:szCs w:val="18"/>
              </w:rPr>
              <w:t>or i in range(len(arr)):</w:t>
            </w:r>
          </w:p>
          <w:p w14:paraId="556C71AB"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    if arr[i][3] == "Mismatch":</w:t>
            </w:r>
          </w:p>
          <w:p w14:paraId="3C51895C"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 xml:space="preserve">       </w:t>
            </w:r>
            <w:r w:rsidRPr="00BE71B0">
              <w:rPr>
                <w:rFonts w:ascii="Courier New" w:hAnsi="Courier New" w:cs="Courier New"/>
                <w:sz w:val="18"/>
                <w:szCs w:val="18"/>
              </w:rPr>
              <w:t>mismatch = mismatch + 1</w:t>
            </w:r>
          </w:p>
          <w:p w14:paraId="1F0F58E7"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ercent = mismatch / len(arr) * 100    </w:t>
            </w:r>
          </w:p>
          <w:p w14:paraId="2AD25E86" w14:textId="77777777" w:rsidR="00064A2E" w:rsidRPr="00BE71B0"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rint("Akurasi kesalahan pelacakan secara umum =",round(percent,2),"%")</w:t>
            </w:r>
          </w:p>
        </w:tc>
      </w:tr>
    </w:tbl>
    <w:p w14:paraId="6A0B6357" w14:textId="77777777" w:rsidR="00064A2E" w:rsidRDefault="00064A2E" w:rsidP="00064A2E">
      <w:pPr>
        <w:ind w:firstLine="284"/>
      </w:pPr>
    </w:p>
    <w:p w14:paraId="51EEEBC1" w14:textId="77777777" w:rsidR="00064A2E" w:rsidRDefault="00064A2E" w:rsidP="00064A2E">
      <w:pPr>
        <w:ind w:firstLine="284"/>
      </w:pPr>
    </w:p>
    <w:p w14:paraId="55D71B36" w14:textId="77777777" w:rsidR="00064A2E" w:rsidRDefault="00064A2E" w:rsidP="00064A2E">
      <w:pPr>
        <w:ind w:firstLine="284"/>
      </w:pPr>
      <w:r>
        <w:lastRenderedPageBreak/>
        <w:t xml:space="preserve">Script diatas menghitung berapa kelas yang bernilaikan “Mismatch” atau tidak cocok dengan memanfaatkan perulangan </w:t>
      </w:r>
      <w:r>
        <w:rPr>
          <w:i/>
        </w:rPr>
        <w:t>for</w:t>
      </w:r>
      <w:r>
        <w:t xml:space="preserve"> dimana nilai variabel “mismatch” akan bertambah setiap ada kelas dengan nilai “Mismatch” dan perulangan dilakukan sejumlah baris yang terdapat pada </w:t>
      </w:r>
      <w:r>
        <w:rPr>
          <w:i/>
        </w:rPr>
        <w:t>log file</w:t>
      </w:r>
      <w:r>
        <w:t xml:space="preserve"> hasil pelacakan secara </w:t>
      </w:r>
      <w:r>
        <w:rPr>
          <w:i/>
        </w:rPr>
        <w:t>real time</w:t>
      </w:r>
      <w:r>
        <w:t>. Setelah total dari kesalahan pelacakan diperoleh, maka hasilnya akan dikali dengan 100 kemudian ditampilkan pada layar.</w:t>
      </w:r>
    </w:p>
    <w:p w14:paraId="383BC720" w14:textId="77777777" w:rsidR="00064A2E" w:rsidRDefault="00064A2E" w:rsidP="00064A2E">
      <w:pPr>
        <w:pStyle w:val="Heading3"/>
      </w:pPr>
      <w:bookmarkStart w:id="71" w:name="_Toc24955302"/>
      <w:r>
        <w:t>Akurasi Kesalahan per sub-lokasi dalam ruang</w:t>
      </w:r>
      <w:bookmarkEnd w:id="71"/>
    </w:p>
    <w:p w14:paraId="6852EEAA" w14:textId="77777777" w:rsidR="00064A2E" w:rsidRDefault="00064A2E" w:rsidP="00064A2E">
      <w:pPr>
        <w:pStyle w:val="BodyText"/>
        <w:ind w:firstLine="284"/>
      </w:pPr>
      <w:r>
        <w:t>Parameter pengujian ini membagi ruangan menjadi 4 bagian sub-lokasi yang bertujuan untuk memetakan akurasi kesalahan pelacakan pada tiap sub-lokasi, sehingga diketahui pada sub-lokasi mana pada suatu ruangan yang memiliki tingkat akurasi kesalahan paling tinggi. Pada Tabel 4.5</w:t>
      </w:r>
    </w:p>
    <w:p w14:paraId="509ADA01" w14:textId="77777777" w:rsidR="00064A2E" w:rsidRPr="002E68C3" w:rsidRDefault="00064A2E" w:rsidP="00064A2E">
      <w:pPr>
        <w:pStyle w:val="BodyText"/>
        <w:ind w:firstLine="284"/>
      </w:pPr>
      <w:r>
        <w:t xml:space="preserve"> </w:t>
      </w:r>
    </w:p>
    <w:p w14:paraId="5FAA47EE" w14:textId="77777777" w:rsidR="00064A2E" w:rsidRDefault="00064A2E" w:rsidP="00064A2E">
      <w:pPr>
        <w:pStyle w:val="Caption"/>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5</w:t>
      </w:r>
      <w:r>
        <w:fldChar w:fldCharType="end"/>
      </w:r>
      <w:r>
        <w:t xml:space="preserve"> Tabel akurasi kesalahan per sub-lokasi dalam ruang</w:t>
      </w:r>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064A2E" w:rsidRPr="004637E0" w14:paraId="420029C1" w14:textId="77777777" w:rsidTr="00732C3F">
        <w:trPr>
          <w:trHeight w:val="327"/>
          <w:jc w:val="center"/>
        </w:trPr>
        <w:tc>
          <w:tcPr>
            <w:tcW w:w="708" w:type="dxa"/>
            <w:shd w:val="clear" w:color="auto" w:fill="auto"/>
            <w:vAlign w:val="center"/>
            <w:hideMark/>
          </w:tcPr>
          <w:p w14:paraId="2296610F" w14:textId="77777777" w:rsidR="00064A2E" w:rsidRPr="00F21C41" w:rsidRDefault="00064A2E" w:rsidP="00732C3F">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7E164FF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3907B16B"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72E304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Akurasi kesalahan</w:t>
            </w:r>
          </w:p>
        </w:tc>
      </w:tr>
      <w:tr w:rsidR="00064A2E" w:rsidRPr="004637E0" w14:paraId="0D8F40FF" w14:textId="77777777" w:rsidTr="00732C3F">
        <w:trPr>
          <w:trHeight w:val="419"/>
          <w:jc w:val="center"/>
        </w:trPr>
        <w:tc>
          <w:tcPr>
            <w:tcW w:w="708" w:type="dxa"/>
            <w:vMerge w:val="restart"/>
            <w:shd w:val="clear" w:color="auto" w:fill="auto"/>
            <w:vAlign w:val="center"/>
            <w:hideMark/>
          </w:tcPr>
          <w:p w14:paraId="1B4EB00D"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34C49B8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758F0B0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BA68028" w14:textId="77777777" w:rsidR="00064A2E" w:rsidRPr="00F21C41" w:rsidRDefault="00064A2E" w:rsidP="00732C3F">
            <w:pPr>
              <w:spacing w:after="0"/>
              <w:jc w:val="center"/>
              <w:rPr>
                <w:rFonts w:ascii="Arial" w:eastAsia="Times New Roman" w:hAnsi="Arial"/>
                <w:sz w:val="20"/>
                <w:szCs w:val="20"/>
              </w:rPr>
            </w:pPr>
          </w:p>
        </w:tc>
      </w:tr>
      <w:tr w:rsidR="00064A2E" w:rsidRPr="004637E0" w14:paraId="22E6FE25" w14:textId="77777777" w:rsidTr="00732C3F">
        <w:trPr>
          <w:trHeight w:val="420"/>
          <w:jc w:val="center"/>
        </w:trPr>
        <w:tc>
          <w:tcPr>
            <w:tcW w:w="708" w:type="dxa"/>
            <w:vMerge/>
            <w:shd w:val="clear" w:color="auto" w:fill="auto"/>
            <w:vAlign w:val="center"/>
            <w:hideMark/>
          </w:tcPr>
          <w:p w14:paraId="4BBD2E88"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33AF0494"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5C4F6E31"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E433221" w14:textId="77777777" w:rsidR="00064A2E" w:rsidRPr="00F21C41" w:rsidRDefault="00064A2E" w:rsidP="00732C3F">
            <w:pPr>
              <w:spacing w:after="0"/>
              <w:jc w:val="center"/>
              <w:rPr>
                <w:rFonts w:ascii="Arial" w:eastAsia="Times New Roman" w:hAnsi="Arial"/>
                <w:sz w:val="20"/>
                <w:szCs w:val="20"/>
              </w:rPr>
            </w:pPr>
          </w:p>
        </w:tc>
      </w:tr>
      <w:tr w:rsidR="00064A2E" w:rsidRPr="004637E0" w14:paraId="2565EBA0" w14:textId="77777777" w:rsidTr="00732C3F">
        <w:trPr>
          <w:trHeight w:val="420"/>
          <w:jc w:val="center"/>
        </w:trPr>
        <w:tc>
          <w:tcPr>
            <w:tcW w:w="708" w:type="dxa"/>
            <w:vMerge/>
            <w:shd w:val="clear" w:color="auto" w:fill="auto"/>
            <w:vAlign w:val="center"/>
            <w:hideMark/>
          </w:tcPr>
          <w:p w14:paraId="12B0A97C"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1E62BDEF"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D1D4307"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6A14F23" w14:textId="77777777" w:rsidR="00064A2E" w:rsidRPr="00F21C41" w:rsidRDefault="00064A2E" w:rsidP="00732C3F">
            <w:pPr>
              <w:spacing w:after="0"/>
              <w:jc w:val="center"/>
              <w:rPr>
                <w:rFonts w:ascii="Arial" w:eastAsia="Times New Roman" w:hAnsi="Arial"/>
                <w:sz w:val="20"/>
                <w:szCs w:val="20"/>
              </w:rPr>
            </w:pPr>
          </w:p>
        </w:tc>
      </w:tr>
      <w:tr w:rsidR="00064A2E" w:rsidRPr="004637E0" w14:paraId="383262CB" w14:textId="77777777" w:rsidTr="00732C3F">
        <w:trPr>
          <w:trHeight w:val="420"/>
          <w:jc w:val="center"/>
        </w:trPr>
        <w:tc>
          <w:tcPr>
            <w:tcW w:w="708" w:type="dxa"/>
            <w:vMerge/>
            <w:shd w:val="clear" w:color="auto" w:fill="auto"/>
            <w:vAlign w:val="center"/>
          </w:tcPr>
          <w:p w14:paraId="520D20F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CB71E70"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817A60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3E4A01C3" w14:textId="77777777" w:rsidR="00064A2E" w:rsidRPr="00F21C41" w:rsidRDefault="00064A2E" w:rsidP="00732C3F">
            <w:pPr>
              <w:spacing w:after="0"/>
              <w:jc w:val="center"/>
              <w:rPr>
                <w:rFonts w:ascii="Arial" w:eastAsia="Times New Roman" w:hAnsi="Arial"/>
                <w:sz w:val="20"/>
                <w:szCs w:val="20"/>
              </w:rPr>
            </w:pPr>
          </w:p>
        </w:tc>
      </w:tr>
      <w:tr w:rsidR="00064A2E" w:rsidRPr="004637E0" w14:paraId="61B3F541" w14:textId="77777777" w:rsidTr="00732C3F">
        <w:trPr>
          <w:trHeight w:val="420"/>
          <w:jc w:val="center"/>
        </w:trPr>
        <w:tc>
          <w:tcPr>
            <w:tcW w:w="708" w:type="dxa"/>
            <w:vMerge w:val="restart"/>
            <w:shd w:val="clear" w:color="auto" w:fill="auto"/>
            <w:vAlign w:val="center"/>
          </w:tcPr>
          <w:p w14:paraId="0004CE22"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2</w:t>
            </w:r>
          </w:p>
        </w:tc>
        <w:tc>
          <w:tcPr>
            <w:tcW w:w="1557" w:type="dxa"/>
            <w:vMerge w:val="restart"/>
            <w:shd w:val="clear" w:color="auto" w:fill="auto"/>
            <w:noWrap/>
            <w:vAlign w:val="center"/>
          </w:tcPr>
          <w:p w14:paraId="53648D4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538D772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751FD825" w14:textId="77777777" w:rsidR="00064A2E" w:rsidRPr="00F21C41" w:rsidRDefault="00064A2E" w:rsidP="00732C3F">
            <w:pPr>
              <w:spacing w:after="0"/>
              <w:jc w:val="center"/>
              <w:rPr>
                <w:rFonts w:ascii="Arial" w:eastAsia="Times New Roman" w:hAnsi="Arial"/>
                <w:sz w:val="20"/>
                <w:szCs w:val="20"/>
              </w:rPr>
            </w:pPr>
          </w:p>
        </w:tc>
      </w:tr>
      <w:tr w:rsidR="00064A2E" w:rsidRPr="004637E0" w14:paraId="1CC52A18" w14:textId="77777777" w:rsidTr="00732C3F">
        <w:trPr>
          <w:trHeight w:val="420"/>
          <w:jc w:val="center"/>
        </w:trPr>
        <w:tc>
          <w:tcPr>
            <w:tcW w:w="708" w:type="dxa"/>
            <w:vMerge/>
            <w:shd w:val="clear" w:color="auto" w:fill="auto"/>
            <w:vAlign w:val="center"/>
          </w:tcPr>
          <w:p w14:paraId="4FD4BB85"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F2AAF4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39378C9"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1B8D74C3" w14:textId="77777777" w:rsidR="00064A2E" w:rsidRPr="00F21C41" w:rsidRDefault="00064A2E" w:rsidP="00732C3F">
            <w:pPr>
              <w:spacing w:after="0"/>
              <w:jc w:val="center"/>
              <w:rPr>
                <w:rFonts w:ascii="Arial" w:eastAsia="Times New Roman" w:hAnsi="Arial"/>
                <w:sz w:val="20"/>
                <w:szCs w:val="20"/>
              </w:rPr>
            </w:pPr>
          </w:p>
        </w:tc>
      </w:tr>
      <w:tr w:rsidR="00064A2E" w:rsidRPr="004637E0" w14:paraId="293F73CF" w14:textId="77777777" w:rsidTr="00732C3F">
        <w:trPr>
          <w:trHeight w:val="420"/>
          <w:jc w:val="center"/>
        </w:trPr>
        <w:tc>
          <w:tcPr>
            <w:tcW w:w="708" w:type="dxa"/>
            <w:vMerge/>
            <w:shd w:val="clear" w:color="auto" w:fill="auto"/>
            <w:vAlign w:val="center"/>
          </w:tcPr>
          <w:p w14:paraId="52EC989C"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9A773DC"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8149AF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19889EC4" w14:textId="77777777" w:rsidR="00064A2E" w:rsidRPr="00F21C41" w:rsidRDefault="00064A2E" w:rsidP="00732C3F">
            <w:pPr>
              <w:spacing w:after="0"/>
              <w:jc w:val="center"/>
              <w:rPr>
                <w:rFonts w:ascii="Arial" w:eastAsia="Times New Roman" w:hAnsi="Arial"/>
                <w:sz w:val="20"/>
                <w:szCs w:val="20"/>
              </w:rPr>
            </w:pPr>
          </w:p>
        </w:tc>
      </w:tr>
      <w:tr w:rsidR="00064A2E" w:rsidRPr="004637E0" w14:paraId="7F7D957B" w14:textId="77777777" w:rsidTr="00732C3F">
        <w:trPr>
          <w:trHeight w:val="420"/>
          <w:jc w:val="center"/>
        </w:trPr>
        <w:tc>
          <w:tcPr>
            <w:tcW w:w="708" w:type="dxa"/>
            <w:vMerge/>
            <w:shd w:val="clear" w:color="auto" w:fill="auto"/>
            <w:vAlign w:val="center"/>
          </w:tcPr>
          <w:p w14:paraId="024AA54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04B3E09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3BC29D3"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649D3EC2" w14:textId="77777777" w:rsidR="00064A2E" w:rsidRPr="00F21C41" w:rsidRDefault="00064A2E" w:rsidP="00732C3F">
            <w:pPr>
              <w:spacing w:after="0"/>
              <w:jc w:val="center"/>
              <w:rPr>
                <w:rFonts w:ascii="Arial" w:eastAsia="Times New Roman" w:hAnsi="Arial"/>
                <w:sz w:val="20"/>
                <w:szCs w:val="20"/>
              </w:rPr>
            </w:pPr>
          </w:p>
        </w:tc>
      </w:tr>
      <w:tr w:rsidR="00064A2E" w:rsidRPr="004637E0" w14:paraId="4E6BED88" w14:textId="77777777" w:rsidTr="00732C3F">
        <w:trPr>
          <w:trHeight w:val="420"/>
          <w:jc w:val="center"/>
        </w:trPr>
        <w:tc>
          <w:tcPr>
            <w:tcW w:w="708" w:type="dxa"/>
            <w:vMerge w:val="restart"/>
            <w:shd w:val="clear" w:color="auto" w:fill="auto"/>
            <w:vAlign w:val="center"/>
          </w:tcPr>
          <w:p w14:paraId="0FDC9668"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1C82DE0A"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638CD95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D7A7875" w14:textId="77777777" w:rsidR="00064A2E" w:rsidRPr="00F21C41" w:rsidRDefault="00064A2E" w:rsidP="00732C3F">
            <w:pPr>
              <w:spacing w:after="0"/>
              <w:jc w:val="center"/>
              <w:rPr>
                <w:rFonts w:ascii="Arial" w:eastAsia="Times New Roman" w:hAnsi="Arial"/>
                <w:sz w:val="20"/>
                <w:szCs w:val="20"/>
              </w:rPr>
            </w:pPr>
          </w:p>
        </w:tc>
      </w:tr>
      <w:tr w:rsidR="00064A2E" w:rsidRPr="004637E0" w14:paraId="66AF876A" w14:textId="77777777" w:rsidTr="00732C3F">
        <w:trPr>
          <w:trHeight w:val="420"/>
          <w:jc w:val="center"/>
        </w:trPr>
        <w:tc>
          <w:tcPr>
            <w:tcW w:w="708" w:type="dxa"/>
            <w:vMerge/>
            <w:shd w:val="clear" w:color="auto" w:fill="auto"/>
          </w:tcPr>
          <w:p w14:paraId="1D8449C2"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770E58A9"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C6C4CA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1C53C84" w14:textId="77777777" w:rsidR="00064A2E" w:rsidRPr="00F21C41" w:rsidRDefault="00064A2E" w:rsidP="00732C3F">
            <w:pPr>
              <w:spacing w:after="0"/>
              <w:jc w:val="center"/>
              <w:rPr>
                <w:rFonts w:ascii="Arial" w:eastAsia="Times New Roman" w:hAnsi="Arial"/>
                <w:sz w:val="20"/>
                <w:szCs w:val="20"/>
              </w:rPr>
            </w:pPr>
          </w:p>
        </w:tc>
      </w:tr>
      <w:tr w:rsidR="00064A2E" w:rsidRPr="004637E0" w14:paraId="144379D6" w14:textId="77777777" w:rsidTr="00732C3F">
        <w:trPr>
          <w:trHeight w:val="420"/>
          <w:jc w:val="center"/>
        </w:trPr>
        <w:tc>
          <w:tcPr>
            <w:tcW w:w="708" w:type="dxa"/>
            <w:vMerge/>
            <w:shd w:val="clear" w:color="auto" w:fill="auto"/>
          </w:tcPr>
          <w:p w14:paraId="76EAEA2F"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D2716DE"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FA51DF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0C7C3680" w14:textId="77777777" w:rsidR="00064A2E" w:rsidRPr="00F21C41" w:rsidRDefault="00064A2E" w:rsidP="00732C3F">
            <w:pPr>
              <w:spacing w:after="0"/>
              <w:jc w:val="center"/>
              <w:rPr>
                <w:rFonts w:ascii="Arial" w:eastAsia="Times New Roman" w:hAnsi="Arial"/>
                <w:sz w:val="20"/>
                <w:szCs w:val="20"/>
              </w:rPr>
            </w:pPr>
          </w:p>
        </w:tc>
      </w:tr>
      <w:tr w:rsidR="00064A2E" w:rsidRPr="004637E0" w14:paraId="65460303" w14:textId="77777777" w:rsidTr="00732C3F">
        <w:trPr>
          <w:trHeight w:val="420"/>
          <w:jc w:val="center"/>
        </w:trPr>
        <w:tc>
          <w:tcPr>
            <w:tcW w:w="708" w:type="dxa"/>
            <w:vMerge/>
            <w:shd w:val="clear" w:color="auto" w:fill="auto"/>
          </w:tcPr>
          <w:p w14:paraId="7BA5B618"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1F47AF21"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C165AEF"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0AB436A" w14:textId="77777777" w:rsidR="00064A2E" w:rsidRPr="00F21C41" w:rsidRDefault="00064A2E" w:rsidP="00732C3F">
            <w:pPr>
              <w:spacing w:after="0"/>
              <w:jc w:val="center"/>
              <w:rPr>
                <w:rFonts w:ascii="Arial" w:eastAsia="Times New Roman" w:hAnsi="Arial"/>
                <w:sz w:val="20"/>
                <w:szCs w:val="20"/>
              </w:rPr>
            </w:pPr>
          </w:p>
        </w:tc>
      </w:tr>
    </w:tbl>
    <w:p w14:paraId="49EE6B32" w14:textId="77777777" w:rsidR="00064A2E" w:rsidRDefault="00064A2E" w:rsidP="00064A2E">
      <w:pPr>
        <w:pStyle w:val="BodyText"/>
        <w:ind w:firstLine="284"/>
      </w:pPr>
    </w:p>
    <w:p w14:paraId="5A934696" w14:textId="77777777" w:rsidR="00064A2E" w:rsidRDefault="00064A2E" w:rsidP="00064A2E">
      <w:pPr>
        <w:pStyle w:val="BodyText"/>
        <w:ind w:firstLine="284"/>
      </w:pPr>
      <w:r>
        <w:t>Pada Tabel 4.5 disajikan data berupa nama ruang, sub lokasi dan akurasi kesalahan. Tiap-tiap ruang yang digunakan untuk implementasi akan dibagi menjadi 4 bagian, kemudian akurasi kesalahannya dihitung menggunakan Persamaan 4.1.</w:t>
      </w:r>
    </w:p>
    <w:p w14:paraId="5F07D822" w14:textId="77777777" w:rsidR="00064A2E" w:rsidRDefault="00064A2E" w:rsidP="00064A2E">
      <w:pPr>
        <w:pStyle w:val="BodyText"/>
        <w:ind w:firstLine="284"/>
      </w:pPr>
    </w:p>
    <w:p w14:paraId="4AFB82EB" w14:textId="77777777" w:rsidR="00064A2E" w:rsidRDefault="00064A2E" w:rsidP="00064A2E">
      <w:pPr>
        <w:pStyle w:val="BodyText"/>
        <w:ind w:firstLine="284"/>
      </w:pPr>
    </w:p>
    <w:p w14:paraId="2DDA40CC" w14:textId="77777777" w:rsidR="00064A2E" w:rsidRDefault="00064A2E" w:rsidP="00064A2E">
      <w:pPr>
        <w:pStyle w:val="BodyText"/>
        <w:ind w:firstLine="284"/>
      </w:pPr>
    </w:p>
    <w:p w14:paraId="28F49A44" w14:textId="77777777" w:rsidR="00064A2E" w:rsidRDefault="00064A2E" w:rsidP="00064A2E">
      <w:pPr>
        <w:pStyle w:val="BodyText"/>
        <w:ind w:firstLine="284"/>
      </w:pPr>
    </w:p>
    <w:p w14:paraId="4ACEF978" w14:textId="77777777" w:rsidR="00064A2E" w:rsidRDefault="00064A2E" w:rsidP="00064A2E">
      <w:pPr>
        <w:pStyle w:val="Heading2"/>
      </w:pPr>
      <w:bookmarkStart w:id="72" w:name="_Toc24955303"/>
      <w:r>
        <w:lastRenderedPageBreak/>
        <w:t>Perancangan Sistem</w:t>
      </w:r>
      <w:bookmarkEnd w:id="72"/>
    </w:p>
    <w:p w14:paraId="01455779" w14:textId="77777777" w:rsidR="00064A2E" w:rsidRDefault="00064A2E" w:rsidP="00064A2E">
      <w:pPr>
        <w:pStyle w:val="Heading3"/>
      </w:pPr>
      <w:bookmarkStart w:id="73" w:name="_Toc24955304"/>
      <w:r>
        <w:t>Pengumpulan Data Pola Sinyal</w:t>
      </w:r>
      <w:bookmarkEnd w:id="73"/>
    </w:p>
    <w:p w14:paraId="5C397F7E" w14:textId="77777777" w:rsidR="00064A2E" w:rsidRPr="00A02DEA" w:rsidRDefault="00064A2E" w:rsidP="00064A2E">
      <w:pPr>
        <w:pStyle w:val="BodyText"/>
        <w:ind w:firstLine="426"/>
      </w:pPr>
      <w:r>
        <w:t xml:space="preserve">Pnegumpulan data pola sinyal ini menggunakan </w:t>
      </w:r>
      <w:r>
        <w:rPr>
          <w:i/>
        </w:rPr>
        <w:t xml:space="preserve">Bluetooth Low Energy </w:t>
      </w:r>
      <w:r>
        <w:t xml:space="preserve">atau BLE sebagai protokol komunikasi antara sensor ESP32 dengan perangkat iTAG Bluetooth. Sensor ESP32 berjumlah 5 buah akan ditempatkan pada 3 ruangan berbeda, dimana pada ruang 1 dan ruang 2 berjumlah 2 sensor sedangkan pada lorong akan ditempatkan 1 buah sensor. Pada sensor ESP32 dibutuhkan 4 </w:t>
      </w:r>
      <w:r w:rsidRPr="00BC1721">
        <w:rPr>
          <w:i/>
        </w:rPr>
        <w:t>library</w:t>
      </w:r>
      <w:r>
        <w:t xml:space="preserve"> pendukung untuk menjalankan pemindaian bluetooth dan mengirim data melalui jaringan hotspot, yakni </w:t>
      </w:r>
      <w:r w:rsidRPr="00D55339">
        <w:rPr>
          <w:i/>
        </w:rPr>
        <w:t>library</w:t>
      </w:r>
      <w:r>
        <w:t xml:space="preserve"> BLEDevice, WiFi, HTTPclient dan ArduinoJson. Sensor kemudian </w:t>
      </w:r>
      <w:r w:rsidRPr="00BC1721">
        <w:t>diprogram</w:t>
      </w:r>
      <w:r>
        <w:t xml:space="preserve"> untuk memindai semua sinyal bluetooth yang ada, kemudian apabila ditemukan sinyal bluetooth dari perangkat iTAG Bluetooth dengan MAC </w:t>
      </w:r>
      <w:r>
        <w:rPr>
          <w:i/>
        </w:rPr>
        <w:t>address</w:t>
      </w:r>
      <w:r>
        <w:t xml:space="preserve"> “</w:t>
      </w:r>
      <w:r>
        <w:rPr>
          <w:rStyle w:val="pl-s"/>
        </w:rPr>
        <w:t xml:space="preserve">ff:ff:c2:0f:ed:8d”, pemindaian dihentikan kemudian data RSSI dari perangkat iTAG bluetooth akan disimpan pada variabel “rssi”. </w:t>
      </w:r>
    </w:p>
    <w:p w14:paraId="24DCEA01" w14:textId="77777777" w:rsidR="00064A2E" w:rsidRDefault="00064A2E" w:rsidP="00064A2E">
      <w:pPr>
        <w:pStyle w:val="BodyText"/>
        <w:ind w:firstLine="426"/>
        <w:rPr>
          <w:rStyle w:val="pl-s"/>
        </w:rPr>
      </w:pPr>
      <w:r>
        <w:t xml:space="preserve">Selanjutnya, sensor akan memindah data rssi dari variabel “rssi” ke sebuah variabel JSON. Pada variabel JSON ditambahkan juga MAC </w:t>
      </w:r>
      <w:r>
        <w:rPr>
          <w:i/>
        </w:rPr>
        <w:t>address</w:t>
      </w:r>
      <w:r>
        <w:t xml:space="preserve"> dari sensor agar server mengenali datangnya paket berdasarkan MAC </w:t>
      </w:r>
      <w:r>
        <w:rPr>
          <w:i/>
        </w:rPr>
        <w:t>address</w:t>
      </w:r>
      <w:r>
        <w:t xml:space="preserve"> sensor. Sebelum sensor mengirim data rssi menuju server, sensor memindai wiFi dari hotspot hanphone android dengan SSID “Nokia 3”. Setelah wiFi ditemukan, sensor akan terhubung dengan jaringan hotspot “Nokia 3” dengan </w:t>
      </w:r>
      <w:r w:rsidRPr="005E0936">
        <w:rPr>
          <w:i/>
        </w:rPr>
        <w:t>password</w:t>
      </w:r>
      <w:r>
        <w:t xml:space="preserve"> “hasbi1202”. Kemudian sensor mengirim data rssi menuju server dengan alamat </w:t>
      </w:r>
      <w:r w:rsidRPr="005E0936">
        <w:rPr>
          <w:rStyle w:val="pl-s"/>
        </w:rPr>
        <w:t>http://192.168.43.242:8080/</w:t>
      </w:r>
      <w:r>
        <w:rPr>
          <w:rStyle w:val="pl-s"/>
        </w:rPr>
        <w:t xml:space="preserve"> pada port 8080 tiap maksimal 0,5 detik. Pada Tabel 4.6 akan dipaparkan rincian konfigurasi pada sensor ESP32</w:t>
      </w:r>
    </w:p>
    <w:p w14:paraId="4A09F683" w14:textId="77777777" w:rsidR="00064A2E" w:rsidRDefault="00064A2E" w:rsidP="00064A2E">
      <w:pPr>
        <w:pStyle w:val="Caption"/>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6</w:t>
      </w:r>
      <w:r>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4FE2A975"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B42EAB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513424C2"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5873070F"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276F90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458BD3A2"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2042B76F"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3A83DF09"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70104192"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3AB06E0F"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1D7AFE35"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543A83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93CE0E7"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F8CE9D1"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4BF2BFFB" w14:textId="77777777" w:rsidR="00064A2E" w:rsidRDefault="00064A2E" w:rsidP="00732C3F">
            <w:pPr>
              <w:pStyle w:val="BodyTextFirstIndent"/>
              <w:ind w:firstLine="0"/>
              <w:rPr>
                <w:sz w:val="20"/>
                <w:szCs w:val="20"/>
              </w:rPr>
            </w:pPr>
            <w:r>
              <w:rPr>
                <w:sz w:val="20"/>
                <w:szCs w:val="20"/>
              </w:rPr>
              <w:t>SSID : Nokia 3</w:t>
            </w:r>
          </w:p>
          <w:p w14:paraId="3ABBDDD8"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53D488C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3CA4202"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6153280F"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4E349F6A"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42D715D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B907AB6"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10C05CFB"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3EBBB9E3"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7CCC0DE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06E249C" w14:textId="77777777" w:rsidR="00064A2E" w:rsidRDefault="00064A2E" w:rsidP="00732C3F">
            <w:pPr>
              <w:pStyle w:val="BodyTextFirstIndent"/>
              <w:ind w:firstLine="0"/>
              <w:rPr>
                <w:sz w:val="20"/>
                <w:szCs w:val="20"/>
              </w:rPr>
            </w:pPr>
            <w:r>
              <w:rPr>
                <w:sz w:val="20"/>
                <w:szCs w:val="20"/>
              </w:rPr>
              <w:t>5</w:t>
            </w:r>
          </w:p>
        </w:tc>
        <w:tc>
          <w:tcPr>
            <w:tcW w:w="2790" w:type="dxa"/>
            <w:tcBorders>
              <w:top w:val="single" w:sz="4" w:space="0" w:color="000000"/>
              <w:left w:val="single" w:sz="4" w:space="0" w:color="000000"/>
              <w:bottom w:val="single" w:sz="4" w:space="0" w:color="000000"/>
              <w:right w:val="single" w:sz="4" w:space="0" w:color="000000"/>
            </w:tcBorders>
          </w:tcPr>
          <w:p w14:paraId="2C7F5B66"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CE23305"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540C3DC1"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B3EFF09"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7ACAD01C"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519ECC3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1AED333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4A9F9A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37DBE5D2"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0A0C74E5" w14:textId="77777777" w:rsidR="00064A2E" w:rsidRDefault="00064A2E" w:rsidP="00732C3F">
            <w:pPr>
              <w:pStyle w:val="BodyTextFirstIndent"/>
              <w:ind w:firstLine="0"/>
              <w:rPr>
                <w:sz w:val="20"/>
                <w:szCs w:val="20"/>
              </w:rPr>
            </w:pPr>
            <w:r>
              <w:rPr>
                <w:sz w:val="20"/>
                <w:szCs w:val="20"/>
              </w:rPr>
              <w:t>JSON</w:t>
            </w:r>
          </w:p>
        </w:tc>
      </w:tr>
      <w:tr w:rsidR="00064A2E" w:rsidRPr="0039787D" w14:paraId="20C5EE6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8D3479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7C6D0CB7"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7E8DCB87" w14:textId="77777777" w:rsidR="00064A2E" w:rsidRDefault="00064A2E" w:rsidP="00732C3F">
            <w:pPr>
              <w:pStyle w:val="BodyTextFirstIndent"/>
              <w:ind w:firstLine="0"/>
              <w:rPr>
                <w:sz w:val="20"/>
                <w:szCs w:val="20"/>
              </w:rPr>
            </w:pPr>
            <w:r>
              <w:rPr>
                <w:sz w:val="20"/>
                <w:szCs w:val="20"/>
              </w:rPr>
              <w:t>500 ms</w:t>
            </w:r>
          </w:p>
        </w:tc>
      </w:tr>
    </w:tbl>
    <w:p w14:paraId="6457E911" w14:textId="77777777" w:rsidR="00064A2E" w:rsidRDefault="00064A2E" w:rsidP="00064A2E">
      <w:pPr>
        <w:pStyle w:val="BodyText"/>
        <w:ind w:firstLine="426"/>
      </w:pPr>
    </w:p>
    <w:p w14:paraId="1B95107D" w14:textId="77777777" w:rsidR="00064A2E" w:rsidRPr="00C5207D"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uliskan data rssi dengan format </w:t>
      </w:r>
      <w:r>
        <w:lastRenderedPageBreak/>
        <w:t>nama ruangan, waktu, rssi 1, rssi 2, dst pada file dengan format .csv. Pengambilan data pola sinyal tiap ruangan kurang lebih selama 3 menit. Pada Tabel 4.7 merupakan konfigurasi yang dilakukan pada server saat pengumpulan pola sinyal.</w:t>
      </w:r>
    </w:p>
    <w:p w14:paraId="40A640AF" w14:textId="77777777" w:rsidR="00064A2E" w:rsidRDefault="00064A2E" w:rsidP="00064A2E">
      <w:pPr>
        <w:pStyle w:val="Caption"/>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7</w:t>
      </w:r>
      <w:r>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004F2BE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450C590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05C0717C"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2CE52E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00732B6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785326E9"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2908A020"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AF3A7A4"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6BA1709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53D1D2"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73A55E39"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A1C9C75"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26AAEFC6"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06BD4C69"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7290494"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6794DC3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B692DFE"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7D163AB8"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8D78FB1"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60B0540A"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68EA8035"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4D05ED4"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58D2BDB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27C5C385"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356DE2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745689E"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0CCB3671" w14:textId="77777777" w:rsidR="00064A2E" w:rsidRPr="00EE74F6" w:rsidRDefault="00064A2E" w:rsidP="00732C3F">
            <w:pPr>
              <w:pStyle w:val="BodyTextFirstIndent"/>
              <w:ind w:firstLine="0"/>
              <w:rPr>
                <w:sz w:val="20"/>
                <w:szCs w:val="20"/>
              </w:rPr>
            </w:pPr>
            <w:r>
              <w:rPr>
                <w:sz w:val="20"/>
                <w:szCs w:val="20"/>
              </w:rPr>
              <w:t>File data .csv</w:t>
            </w:r>
          </w:p>
        </w:tc>
        <w:tc>
          <w:tcPr>
            <w:tcW w:w="5528" w:type="dxa"/>
            <w:tcBorders>
              <w:top w:val="single" w:sz="4" w:space="0" w:color="000000"/>
              <w:left w:val="single" w:sz="4" w:space="0" w:color="000000"/>
              <w:bottom w:val="single" w:sz="4" w:space="0" w:color="000000"/>
              <w:right w:val="single" w:sz="4" w:space="0" w:color="000000"/>
            </w:tcBorders>
          </w:tcPr>
          <w:p w14:paraId="6AF433A3" w14:textId="77777777" w:rsidR="00064A2E" w:rsidRPr="00593292" w:rsidRDefault="00064A2E" w:rsidP="00732C3F">
            <w:pPr>
              <w:pStyle w:val="BodyTextFirstIndent"/>
              <w:ind w:firstLine="0"/>
              <w:rPr>
                <w:sz w:val="20"/>
                <w:szCs w:val="20"/>
              </w:rPr>
            </w:pPr>
            <w:r>
              <w:rPr>
                <w:sz w:val="20"/>
                <w:szCs w:val="20"/>
              </w:rPr>
              <w:t>rssi_collected.csv</w:t>
            </w:r>
          </w:p>
        </w:tc>
      </w:tr>
    </w:tbl>
    <w:p w14:paraId="53A8BCD3" w14:textId="77777777" w:rsidR="00064A2E" w:rsidRDefault="00064A2E" w:rsidP="00064A2E">
      <w:pPr>
        <w:ind w:firstLine="426"/>
      </w:pPr>
    </w:p>
    <w:p w14:paraId="0B60D31B" w14:textId="77777777" w:rsidR="00064A2E" w:rsidRDefault="00064A2E" w:rsidP="00064A2E">
      <w:pPr>
        <w:ind w:firstLine="426"/>
      </w:pPr>
      <w:r>
        <w:t>Library logging digunakan untuk mengatur tampilan pada terminal agar menampilkan log yang diinginkan saja. Library datetime digunakan untuk memanggil fungsi agar mengetahui waktu sekarang. Library warning digunakan untuk mengabaikan pesan peringatan yang ditampilkan pada terminal. Library Flask berguna untuk membuat server. Dan library csv digunakan untuk menuliskan file dalam bentuk csv. Variabel array MAC sensor digunakan apabila ada data RSSI yang masuk dari sensor, maka akan dicocokkan MAC address sensor dengan elemen pada variabel array kemudian data RSSI akan dimasukkan pada variabel array RSSI sesuai urutan MAC sensor nya.</w:t>
      </w:r>
    </w:p>
    <w:p w14:paraId="1C8F6E3B" w14:textId="77777777" w:rsidR="00064A2E" w:rsidRDefault="00064A2E" w:rsidP="00064A2E">
      <w:pPr>
        <w:pStyle w:val="Heading3"/>
      </w:pPr>
      <w:bookmarkStart w:id="74" w:name="_Toc24955305"/>
      <w:r>
        <w:t xml:space="preserve">Pelacakan Lokasi Secara </w:t>
      </w:r>
      <w:r w:rsidRPr="00C5207D">
        <w:rPr>
          <w:i/>
        </w:rPr>
        <w:t>Real-Time</w:t>
      </w:r>
      <w:bookmarkEnd w:id="74"/>
    </w:p>
    <w:p w14:paraId="4584827C" w14:textId="77777777" w:rsidR="00064A2E" w:rsidRDefault="00064A2E" w:rsidP="00064A2E">
      <w:pPr>
        <w:pStyle w:val="BodyText"/>
        <w:ind w:firstLine="426"/>
        <w:rPr>
          <w:rStyle w:val="pl-s"/>
        </w:rPr>
      </w:pPr>
      <w:r>
        <w:t>Konfigurasi sensor ESP32 pada pelacakan lokasi secara real-time ini sama dengan konfigurasi pada saat pengumpulan data pola sinyal. Karena pada dasarnya tugas dari sensor ESP32 ini adalah menangkap sinyal Bluetooth perangkat iTAG kemudian mengirimkan data RSSI nya menuju server. Pada Tabel 4.8 merupakan konfigurasi yang diterapkan pada sensor ESP32.</w:t>
      </w:r>
    </w:p>
    <w:p w14:paraId="078E999B" w14:textId="77777777" w:rsidR="00064A2E" w:rsidRDefault="00064A2E" w:rsidP="00064A2E">
      <w:pPr>
        <w:pStyle w:val="Caption"/>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8</w:t>
      </w:r>
      <w:r>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3F73E5B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04A77886"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27C75C69"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2630F6AC"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0A0827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5C41B23E"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5F5FD6E7"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7AC448B6"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5726646E"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76E7A29B"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2F55FB90"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2D09754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8BA60E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1237A6C"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691C3D40" w14:textId="77777777" w:rsidR="00064A2E" w:rsidRDefault="00064A2E" w:rsidP="00732C3F">
            <w:pPr>
              <w:pStyle w:val="BodyTextFirstIndent"/>
              <w:ind w:firstLine="0"/>
              <w:rPr>
                <w:sz w:val="20"/>
                <w:szCs w:val="20"/>
              </w:rPr>
            </w:pPr>
            <w:r>
              <w:rPr>
                <w:sz w:val="20"/>
                <w:szCs w:val="20"/>
              </w:rPr>
              <w:t>SSID : Nokia 3</w:t>
            </w:r>
          </w:p>
          <w:p w14:paraId="7B66AD0B"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177FEFD5"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EE62A58"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3EF35938"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18B29EB9"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653AFB1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2082F1"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544C12BE"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0577EFE6"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04321BD8"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C02FA0" w14:textId="77777777" w:rsidR="00064A2E" w:rsidRDefault="00064A2E" w:rsidP="00732C3F">
            <w:pPr>
              <w:pStyle w:val="BodyTextFirstIndent"/>
              <w:ind w:firstLine="0"/>
              <w:rPr>
                <w:sz w:val="20"/>
                <w:szCs w:val="20"/>
              </w:rPr>
            </w:pPr>
            <w:r>
              <w:rPr>
                <w:sz w:val="20"/>
                <w:szCs w:val="20"/>
              </w:rPr>
              <w:lastRenderedPageBreak/>
              <w:t>5</w:t>
            </w:r>
          </w:p>
        </w:tc>
        <w:tc>
          <w:tcPr>
            <w:tcW w:w="2790" w:type="dxa"/>
            <w:tcBorders>
              <w:top w:val="single" w:sz="4" w:space="0" w:color="000000"/>
              <w:left w:val="single" w:sz="4" w:space="0" w:color="000000"/>
              <w:bottom w:val="single" w:sz="4" w:space="0" w:color="000000"/>
              <w:right w:val="single" w:sz="4" w:space="0" w:color="000000"/>
            </w:tcBorders>
          </w:tcPr>
          <w:p w14:paraId="41EFC76B"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6C239DA"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711C455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162D110"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16FB1101"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38C8241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4AC2859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9CF80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74E484F3"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7DCD5F00" w14:textId="77777777" w:rsidR="00064A2E" w:rsidRDefault="00064A2E" w:rsidP="00732C3F">
            <w:pPr>
              <w:pStyle w:val="BodyTextFirstIndent"/>
              <w:ind w:firstLine="0"/>
              <w:rPr>
                <w:sz w:val="20"/>
                <w:szCs w:val="20"/>
              </w:rPr>
            </w:pPr>
            <w:r>
              <w:rPr>
                <w:sz w:val="20"/>
                <w:szCs w:val="20"/>
              </w:rPr>
              <w:t>JSON</w:t>
            </w:r>
          </w:p>
        </w:tc>
      </w:tr>
      <w:tr w:rsidR="00064A2E" w:rsidRPr="0039787D" w14:paraId="23D2942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38C2F8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54071113"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2E26DBFF" w14:textId="77777777" w:rsidR="00064A2E" w:rsidRDefault="00064A2E" w:rsidP="00732C3F">
            <w:pPr>
              <w:pStyle w:val="BodyTextFirstIndent"/>
              <w:ind w:firstLine="0"/>
              <w:rPr>
                <w:sz w:val="20"/>
                <w:szCs w:val="20"/>
              </w:rPr>
            </w:pPr>
            <w:r>
              <w:rPr>
                <w:sz w:val="20"/>
                <w:szCs w:val="20"/>
              </w:rPr>
              <w:t>500 ms</w:t>
            </w:r>
          </w:p>
        </w:tc>
      </w:tr>
    </w:tbl>
    <w:p w14:paraId="608AD085" w14:textId="77777777" w:rsidR="00064A2E" w:rsidRDefault="00064A2E" w:rsidP="00064A2E">
      <w:pPr>
        <w:pStyle w:val="BodyText"/>
        <w:ind w:firstLine="426"/>
      </w:pPr>
    </w:p>
    <w:p w14:paraId="486E602C" w14:textId="77777777" w:rsidR="00064A2E"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gklasifikasikan di ruang mana perangkat iTAG Bluetooth berada menggunakan fungsi kNN pada </w:t>
      </w:r>
      <w:r w:rsidRPr="008A0482">
        <w:rPr>
          <w:i/>
        </w:rPr>
        <w:t>library</w:t>
      </w:r>
      <w:r>
        <w:t xml:space="preserve"> Scikit Learn. Klasifikasi atau proses menentukan lokasi ini mengacu pada data training yang telah diambil pada tahap pertama </w:t>
      </w:r>
      <w:r>
        <w:rPr>
          <w:i/>
        </w:rPr>
        <w:t>fingerprinting</w:t>
      </w:r>
      <w:r>
        <w:t xml:space="preserve"> yang tersimpan dalam sebuah file berekstensi .csv. Hasil dari proses pelacakan lokasi oleh server ditampilkan pada layar dan disimpan dalam sebuah berkas Log yang akan digunakan dalam proses pengujian. Adapun format berkas dari berkas Log hasil pelacakan adalah .csv. Pada Tabel 4.9 menjabarkan tentang konfigurasi pada server.</w:t>
      </w:r>
    </w:p>
    <w:p w14:paraId="4D6C5A5D" w14:textId="77777777" w:rsidR="00064A2E" w:rsidRDefault="00064A2E" w:rsidP="00064A2E">
      <w:pPr>
        <w:pStyle w:val="Caption"/>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9</w:t>
      </w:r>
      <w:r>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4A2EE90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0D38E95"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5F11BA13"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61C63D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CED971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4AE74AF"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33BF0776"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28E01F3"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22B10F8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1C99EE7"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EE1C614"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4678D604"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24B72EBF"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2892051"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01A98F7B"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60F2232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443C1F62"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518CD415"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323532D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7DADAF71"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B30767E"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D3E7DBD"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416A9DD1"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34295F1F"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DEB583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8A4ED9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3A3C3E28"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00BAFCF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232F2E4"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679CEB5E"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09FE6D7D"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69107C4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2086B405"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6AB4F111"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3A9108EF" w14:textId="77777777" w:rsidR="00064A2E" w:rsidRPr="00EB7802" w:rsidRDefault="00064A2E" w:rsidP="00732C3F">
            <w:pPr>
              <w:pStyle w:val="BodyTextFirstIndent"/>
              <w:ind w:firstLine="0"/>
              <w:rPr>
                <w:sz w:val="20"/>
                <w:szCs w:val="20"/>
              </w:rPr>
            </w:pPr>
            <w:r w:rsidRPr="00767FC0">
              <w:rPr>
                <w:sz w:val="20"/>
                <w:szCs w:val="20"/>
              </w:rPr>
              <w:t>real_time_result.csv</w:t>
            </w:r>
          </w:p>
        </w:tc>
      </w:tr>
    </w:tbl>
    <w:p w14:paraId="387BDC19" w14:textId="77777777" w:rsidR="00064A2E" w:rsidRDefault="00064A2E" w:rsidP="00064A2E">
      <w:pPr>
        <w:pStyle w:val="BodyText"/>
        <w:ind w:firstLine="426"/>
      </w:pPr>
    </w:p>
    <w:p w14:paraId="02B7890C" w14:textId="77777777" w:rsidR="00064A2E" w:rsidRDefault="00064A2E" w:rsidP="00064A2E">
      <w:pPr>
        <w:pStyle w:val="BodyText"/>
        <w:ind w:firstLine="426"/>
      </w:pPr>
      <w:r>
        <w:t xml:space="preserve">Library Pandas digunakan untuk membuka file data training “rssi_collected.csv” kemudian disimpan dalam suatu variabel. Library logging digunakan untuk mengatur tampilan pada terminal agar menampilkan log yang diinginkan saja. Library datetime digunakan untuk memanggil fungsi agar mengetahui waktu sekarang. Library Scikit Learn digunakan untuk memanggil fungsi KNN yang akan mengklasifikasikan pola sinyal yang dikirimkan sensor. Library warning digunakan untuk mengabaikan pesan peringatan yang ditampilkan pada terminal. Library Flask berguna untuk membuat server. Dan library csv digunakan untuk menuliskan file log dalam bentuk csv. Variabel array </w:t>
      </w:r>
      <w:r>
        <w:lastRenderedPageBreak/>
        <w:t>MAC sensor digunakan apabila ada data RSSI yang masuk dari sensor, maka akan dicocokkan MAC address sensor dengan elemen pada variabel array kemudian data RSSI akan dimasukkan pada variabel array RSSI sesuai urutan MAC sensor nya.</w:t>
      </w:r>
    </w:p>
    <w:p w14:paraId="56113C4B" w14:textId="77777777" w:rsidR="00064A2E" w:rsidRDefault="00064A2E" w:rsidP="00064A2E">
      <w:pPr>
        <w:pStyle w:val="Heading2"/>
      </w:pPr>
      <w:bookmarkStart w:id="75" w:name="_Toc24955306"/>
      <w:r>
        <w:t>Perancangan Skenario Pengujian</w:t>
      </w:r>
      <w:bookmarkEnd w:id="75"/>
    </w:p>
    <w:p w14:paraId="6E42E628" w14:textId="77777777" w:rsidR="00064A2E" w:rsidRDefault="00064A2E" w:rsidP="00064A2E">
      <w:pPr>
        <w:pStyle w:val="BodyText"/>
        <w:ind w:firstLine="426"/>
      </w:pPr>
      <w:r>
        <w:t xml:space="preserve">Perancangan skenario pengujian dilakukan untuk menghitung kesalahan klasifikasi pelacakan. Setelah itu diperoleh akurasi kesalahan pelacakan secara umum dan juga akurasi kesalahan per-sub lokasi dalam ruangan sehingga diketahui pada sub-lokasi manakah pada tiap ruangan yang memiliki akurasi kesalahan pelacakan paling tinggi. Pengujian ini dilakukan untuk mengetahui akurasi pelacakan sistem yang telah dibuat. Langkah yang dilakukan sama dengan pelacakan secara </w:t>
      </w:r>
      <w:r w:rsidRPr="00315E9B">
        <w:rPr>
          <w:i/>
        </w:rPr>
        <w:t>real-time</w:t>
      </w:r>
      <w:r>
        <w:t xml:space="preserve"> hanya ada beberapa konfigurasi tambahan pada server. Konfigurasi yang dilakukan adalah dengan menambah variabel “true_loc” yang berisi lokasi ruangan sebenarnya dan variabel “sub_loc” yang berisi sub-lokasi pada sebuah ruangan. Variabel “sub_loc” akan digunakan sebagai parameter sub lokasi pada pengujian kedua. Kedua variabel ini akan diinisialisasi dengan cara mengirim paket JSON berisikan nama ruangan sebenarnya dan nama sub lokasi perangkat berada dengan bantuan sebuah perangkat lunak Postman. Perangkat Lunak Postman akan mengirimkan paket JSON setiap perangkat iTAG berpindah posisi dari satu sub lokasi ke sub lokasi yang lain, atau dari satu ruangan ke ruangan yang lain dan nilai pada variabel JSON tersebut akan berubah sesuai dengan nama ruangan dan nama sub lokasi perangkat iTAG. Kemudian ditambahkan juga variabel ”compatibility” yang mana nilainya adalah boolean. Apabila hasil klasifikasi ruangan dan variabel “true_loc” bernilai sama, atau hasil klasifikasi menghasilkan nama ruangan yang benar maka “compatibility” bernilai “Match”. Sebaliknya, jika hasil klasifikasi tidak sama dengan variabel “true_loc” maka variabel “compatibility” bernilai “Mismatch” Pada Tabel 4.10 akan dijabarkan mengenai konfigurasi yang akan dilakukan pada server.</w:t>
      </w:r>
    </w:p>
    <w:p w14:paraId="1784865E" w14:textId="77777777" w:rsidR="00064A2E" w:rsidRDefault="00064A2E" w:rsidP="00064A2E">
      <w:pPr>
        <w:pStyle w:val="Caption"/>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0</w:t>
      </w:r>
      <w:r>
        <w:fldChar w:fldCharType="end"/>
      </w:r>
      <w:r>
        <w:t xml:space="preserve"> Konfigurasi server pengujian</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10DBF63A"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223851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37B66F85"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6CE10DD1"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3FC8F3B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6181C6BE"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AB23F4A"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3332D2AD"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4B56D40C"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1B3993A9"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0AE28361"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ED6D092"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020C2A97"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7CA8327"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1F162DAA"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30E2899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7DC5D7A5"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9EEDB11"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15C0BAE0"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11A507"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8F4E120"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356D4B76"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3CF4C89B"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2572E67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1DCDF1A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0BD4C93"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792F44E4"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1BF424FD"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43FFA650" w14:textId="77777777" w:rsidR="00064A2E"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419C316A" w14:textId="77777777" w:rsidR="00064A2E" w:rsidRDefault="00064A2E" w:rsidP="00732C3F">
            <w:pPr>
              <w:pStyle w:val="BodyTextFirstIndent"/>
              <w:ind w:firstLine="0"/>
              <w:rPr>
                <w:sz w:val="20"/>
                <w:szCs w:val="20"/>
              </w:rPr>
            </w:pPr>
            <w:r>
              <w:rPr>
                <w:sz w:val="20"/>
                <w:szCs w:val="20"/>
              </w:rPr>
              <w:t>Var true_loc</w:t>
            </w:r>
          </w:p>
        </w:tc>
        <w:tc>
          <w:tcPr>
            <w:tcW w:w="5528" w:type="dxa"/>
            <w:tcBorders>
              <w:top w:val="single" w:sz="4" w:space="0" w:color="000000"/>
              <w:left w:val="single" w:sz="4" w:space="0" w:color="000000"/>
              <w:bottom w:val="single" w:sz="4" w:space="0" w:color="000000"/>
              <w:right w:val="single" w:sz="4" w:space="0" w:color="000000"/>
            </w:tcBorders>
          </w:tcPr>
          <w:p w14:paraId="20208DFF" w14:textId="77777777" w:rsidR="00064A2E" w:rsidRDefault="00064A2E" w:rsidP="00732C3F">
            <w:pPr>
              <w:pStyle w:val="BodyTextFirstIndent"/>
              <w:ind w:firstLine="0"/>
              <w:rPr>
                <w:sz w:val="20"/>
                <w:szCs w:val="20"/>
              </w:rPr>
            </w:pPr>
            <w:r>
              <w:rPr>
                <w:sz w:val="20"/>
                <w:szCs w:val="20"/>
              </w:rPr>
              <w:t xml:space="preserve">Berisi nama ruangan perangkat sebenarnya </w:t>
            </w:r>
          </w:p>
        </w:tc>
      </w:tr>
      <w:tr w:rsidR="00064A2E" w:rsidRPr="0039787D" w14:paraId="7C9ABA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03BBDFA"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0EF3DEEA" w14:textId="77777777" w:rsidR="00064A2E" w:rsidRDefault="00064A2E" w:rsidP="00732C3F">
            <w:pPr>
              <w:pStyle w:val="BodyTextFirstIndent"/>
              <w:ind w:firstLine="0"/>
              <w:rPr>
                <w:sz w:val="20"/>
                <w:szCs w:val="20"/>
              </w:rPr>
            </w:pPr>
            <w:r>
              <w:rPr>
                <w:sz w:val="20"/>
                <w:szCs w:val="20"/>
              </w:rPr>
              <w:t>Var sub_loc</w:t>
            </w:r>
          </w:p>
        </w:tc>
        <w:tc>
          <w:tcPr>
            <w:tcW w:w="5528" w:type="dxa"/>
            <w:tcBorders>
              <w:top w:val="single" w:sz="4" w:space="0" w:color="000000"/>
              <w:left w:val="single" w:sz="4" w:space="0" w:color="000000"/>
              <w:bottom w:val="single" w:sz="4" w:space="0" w:color="000000"/>
              <w:right w:val="single" w:sz="4" w:space="0" w:color="000000"/>
            </w:tcBorders>
          </w:tcPr>
          <w:p w14:paraId="3CBB683D" w14:textId="77777777" w:rsidR="00064A2E" w:rsidRDefault="00064A2E" w:rsidP="00732C3F">
            <w:pPr>
              <w:pStyle w:val="BodyTextFirstIndent"/>
              <w:ind w:firstLine="0"/>
              <w:rPr>
                <w:sz w:val="20"/>
                <w:szCs w:val="20"/>
              </w:rPr>
            </w:pPr>
            <w:r>
              <w:rPr>
                <w:sz w:val="20"/>
                <w:szCs w:val="20"/>
              </w:rPr>
              <w:t>Berisi nama sub lokasi perangkat</w:t>
            </w:r>
          </w:p>
        </w:tc>
      </w:tr>
      <w:tr w:rsidR="00064A2E" w:rsidRPr="0039787D" w14:paraId="712927A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7037ABC" w14:textId="77777777" w:rsidR="00064A2E" w:rsidRPr="00593292" w:rsidRDefault="00064A2E" w:rsidP="00732C3F">
            <w:pPr>
              <w:pStyle w:val="BodyTextFirstIndent"/>
              <w:ind w:firstLine="0"/>
              <w:rPr>
                <w:sz w:val="20"/>
                <w:szCs w:val="20"/>
              </w:rPr>
            </w:pPr>
            <w:r>
              <w:rPr>
                <w:sz w:val="20"/>
                <w:szCs w:val="20"/>
              </w:rPr>
              <w:lastRenderedPageBreak/>
              <w:t>6</w:t>
            </w:r>
          </w:p>
        </w:tc>
        <w:tc>
          <w:tcPr>
            <w:tcW w:w="2162" w:type="dxa"/>
            <w:tcBorders>
              <w:top w:val="single" w:sz="4" w:space="0" w:color="000000"/>
              <w:left w:val="single" w:sz="4" w:space="0" w:color="000000"/>
              <w:bottom w:val="single" w:sz="4" w:space="0" w:color="000000"/>
              <w:right w:val="single" w:sz="4" w:space="0" w:color="000000"/>
            </w:tcBorders>
          </w:tcPr>
          <w:p w14:paraId="3B885271"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77CF9236"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5958C20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2E37CF3" w14:textId="77777777" w:rsidR="00064A2E" w:rsidRDefault="00064A2E" w:rsidP="00732C3F">
            <w:pPr>
              <w:pStyle w:val="BodyTextFirstIndent"/>
              <w:ind w:firstLine="0"/>
              <w:rPr>
                <w:sz w:val="20"/>
                <w:szCs w:val="20"/>
              </w:rPr>
            </w:pPr>
            <w:r>
              <w:rPr>
                <w:sz w:val="20"/>
                <w:szCs w:val="20"/>
              </w:rPr>
              <w:t>7</w:t>
            </w:r>
          </w:p>
        </w:tc>
        <w:tc>
          <w:tcPr>
            <w:tcW w:w="2162" w:type="dxa"/>
            <w:tcBorders>
              <w:top w:val="single" w:sz="4" w:space="0" w:color="000000"/>
              <w:left w:val="single" w:sz="4" w:space="0" w:color="000000"/>
              <w:bottom w:val="single" w:sz="4" w:space="0" w:color="000000"/>
              <w:right w:val="single" w:sz="4" w:space="0" w:color="000000"/>
            </w:tcBorders>
          </w:tcPr>
          <w:p w14:paraId="7C3D482C"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5606AE47" w14:textId="77777777" w:rsidR="00064A2E" w:rsidRPr="00EB7802" w:rsidRDefault="00064A2E" w:rsidP="00732C3F">
            <w:pPr>
              <w:pStyle w:val="BodyTextFirstIndent"/>
              <w:ind w:firstLine="0"/>
              <w:rPr>
                <w:sz w:val="20"/>
                <w:szCs w:val="20"/>
              </w:rPr>
            </w:pPr>
            <w:r w:rsidRPr="00767FC0">
              <w:rPr>
                <w:sz w:val="20"/>
                <w:szCs w:val="20"/>
              </w:rPr>
              <w:t>real_time_result</w:t>
            </w:r>
            <w:r>
              <w:rPr>
                <w:sz w:val="20"/>
                <w:szCs w:val="20"/>
              </w:rPr>
              <w:t>_2</w:t>
            </w:r>
            <w:r w:rsidRPr="00767FC0">
              <w:rPr>
                <w:sz w:val="20"/>
                <w:szCs w:val="20"/>
              </w:rPr>
              <w:t>.csv</w:t>
            </w:r>
          </w:p>
        </w:tc>
      </w:tr>
    </w:tbl>
    <w:p w14:paraId="3D1806B1" w14:textId="77777777" w:rsidR="00064A2E" w:rsidRDefault="00064A2E" w:rsidP="00064A2E">
      <w:pPr>
        <w:pStyle w:val="BodyText"/>
        <w:ind w:firstLine="426"/>
      </w:pPr>
    </w:p>
    <w:p w14:paraId="5DC59C13" w14:textId="77777777" w:rsidR="00064A2E" w:rsidRDefault="00064A2E" w:rsidP="00064A2E">
      <w:pPr>
        <w:pStyle w:val="BodyText"/>
        <w:ind w:firstLine="426"/>
      </w:pPr>
      <w:r>
        <w:t>Pada Gambar 4.4 ini, merupakan pembagian sub lokasi dari masing-masing ruangan.</w:t>
      </w:r>
    </w:p>
    <w:p w14:paraId="010174B3" w14:textId="77777777" w:rsidR="00064A2E" w:rsidRDefault="00064A2E" w:rsidP="00064A2E">
      <w:pPr>
        <w:pStyle w:val="BodyText"/>
        <w:keepNext/>
        <w:ind w:firstLine="426"/>
        <w:jc w:val="center"/>
      </w:pPr>
      <w:r w:rsidRPr="00CD2959">
        <w:rPr>
          <w:noProof/>
          <w:lang w:val="en-US"/>
        </w:rPr>
        <w:drawing>
          <wp:inline distT="0" distB="0" distL="0" distR="0" wp14:anchorId="13AD8212" wp14:editId="0263B766">
            <wp:extent cx="3781425" cy="4623022"/>
            <wp:effectExtent l="0" t="0" r="0" b="6350"/>
            <wp:docPr id="4" name="Picture 4" descr="D:\DATA KULIAH\SEMESTER VIII\SKRIPSI!!!\GAMBAR\Denah pembagian sub ru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GAMBAR\Denah pembagian sub ruangan.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85398" cy="4627879"/>
                    </a:xfrm>
                    <a:prstGeom prst="rect">
                      <a:avLst/>
                    </a:prstGeom>
                    <a:noFill/>
                    <a:ln>
                      <a:noFill/>
                    </a:ln>
                  </pic:spPr>
                </pic:pic>
              </a:graphicData>
            </a:graphic>
          </wp:inline>
        </w:drawing>
      </w:r>
    </w:p>
    <w:p w14:paraId="2FE6AACE" w14:textId="77777777" w:rsidR="00064A2E" w:rsidRDefault="00064A2E" w:rsidP="00064A2E">
      <w:pPr>
        <w:pStyle w:val="Caption"/>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4</w:t>
      </w:r>
      <w:r>
        <w:fldChar w:fldCharType="end"/>
      </w:r>
      <w:r>
        <w:t xml:space="preserve"> Denah pembagian sub lokasi ruangan</w:t>
      </w:r>
    </w:p>
    <w:p w14:paraId="3F336805" w14:textId="77777777" w:rsidR="00064A2E" w:rsidRDefault="00064A2E" w:rsidP="00064A2E">
      <w:pPr>
        <w:pStyle w:val="BodyText"/>
        <w:ind w:firstLine="426"/>
      </w:pPr>
      <w:r>
        <w:t xml:space="preserve">Selanjutnya, server dan sensor dinyalakan. Perangkat iTAG ditempatkan pada sub lokasi dalam ruangan masing-masing selama kurang lebih 25 detik. Kemudian server akan menampilkan hasil pelacakan secara </w:t>
      </w:r>
      <w:r>
        <w:rPr>
          <w:i/>
        </w:rPr>
        <w:t>real-</w:t>
      </w:r>
      <w:r w:rsidRPr="0030598E">
        <w:t>time</w:t>
      </w:r>
      <w:r>
        <w:t xml:space="preserve"> dan </w:t>
      </w:r>
      <w:r w:rsidRPr="0030598E">
        <w:t>mencatat</w:t>
      </w:r>
      <w:r>
        <w:t xml:space="preserve"> hasil pelacakan, waktu pelacakan, lokasi sebenarnya, sub lokasi, dan hasil perbandingan lokasi sebenarnya dan hasil pelacakan (variabel “compatibility”). </w:t>
      </w:r>
    </w:p>
    <w:p w14:paraId="322A5C39" w14:textId="77777777" w:rsidR="00064A2E" w:rsidRDefault="00064A2E" w:rsidP="00064A2E">
      <w:pPr>
        <w:pStyle w:val="BodyText"/>
        <w:ind w:firstLine="426"/>
      </w:pPr>
    </w:p>
    <w:p w14:paraId="1E20D51E" w14:textId="77777777" w:rsidR="00064A2E" w:rsidRDefault="00064A2E" w:rsidP="00064A2E">
      <w:pPr>
        <w:pStyle w:val="BodyText"/>
        <w:ind w:firstLine="426"/>
      </w:pPr>
    </w:p>
    <w:p w14:paraId="6C9CB4A4" w14:textId="77777777" w:rsidR="00064A2E" w:rsidRDefault="00064A2E" w:rsidP="00064A2E">
      <w:pPr>
        <w:pStyle w:val="BodyText"/>
        <w:ind w:firstLine="426"/>
      </w:pPr>
    </w:p>
    <w:p w14:paraId="52CAE220" w14:textId="77777777" w:rsidR="00064A2E" w:rsidRDefault="00064A2E" w:rsidP="00064A2E">
      <w:pPr>
        <w:pStyle w:val="BodyText"/>
        <w:ind w:firstLine="426"/>
      </w:pPr>
    </w:p>
    <w:p w14:paraId="4C51CADA" w14:textId="77777777" w:rsidR="00064A2E" w:rsidRDefault="00064A2E" w:rsidP="00064A2E">
      <w:pPr>
        <w:pStyle w:val="BodyText"/>
        <w:ind w:firstLine="426"/>
      </w:pPr>
    </w:p>
    <w:p w14:paraId="78DFF63E" w14:textId="77777777" w:rsidR="00064A2E" w:rsidRDefault="00064A2E" w:rsidP="00064A2E">
      <w:pPr>
        <w:pStyle w:val="BodyText"/>
        <w:ind w:firstLine="426"/>
      </w:pPr>
      <w:r>
        <w:lastRenderedPageBreak/>
        <w:t xml:space="preserve">Setelah pengumpulan data masing-masing ruangan dan sub lokasi, selanjutnya adalah mengkonfigurasi server untuk memproses data hasil pelacakan dan menghitung akurasinya secara umum. Konfigurasi yang dilakukan adalah dengan memanggil fungsi pada Library Scikit Learn yakni </w:t>
      </w:r>
      <w:r>
        <w:rPr>
          <w:i/>
        </w:rPr>
        <w:t xml:space="preserve">accuracy score </w:t>
      </w:r>
      <w:r>
        <w:t xml:space="preserve">dan </w:t>
      </w:r>
      <w:r>
        <w:rPr>
          <w:i/>
        </w:rPr>
        <w:t>classification_report</w:t>
      </w:r>
      <w:r>
        <w:t xml:space="preserve">. Fungsi </w:t>
      </w:r>
      <w:r>
        <w:rPr>
          <w:i/>
        </w:rPr>
        <w:t>accuracy</w:t>
      </w:r>
      <w:r>
        <w:rPr>
          <w:i/>
        </w:rPr>
        <w:softHyphen/>
        <w:t>_score</w:t>
      </w:r>
      <w:r>
        <w:t xml:space="preserve"> digunakan untuk menghitung skor akurasi dari pelacakan dengan memasukkan nilai lokasi sebenarnya dan lokasi hasil pelacakan. Fungsi </w:t>
      </w:r>
      <w:r>
        <w:rPr>
          <w:i/>
        </w:rPr>
        <w:t>classification_report</w:t>
      </w:r>
      <w:r>
        <w:t xml:space="preserve"> digunakan untuk memberikan laporan tentang hasil klasifikasi meliputi skor-f1, indeks presisi tiap ruangan dan lain sebagainya. Hasil dari pengujian ini akan ditampilkan pada layar.</w:t>
      </w:r>
    </w:p>
    <w:p w14:paraId="036BF115" w14:textId="42F69BB0" w:rsidR="0030598E" w:rsidRPr="00CD2959" w:rsidRDefault="00064A2E" w:rsidP="00064A2E">
      <w:pPr>
        <w:pStyle w:val="BodyText"/>
        <w:ind w:firstLine="426"/>
      </w:pPr>
      <w:r>
        <w:t>Selanjutnya adalah mengkonfigurasi server untuk menentukan akurasi kesalahan pada tiap sub lokasi masing-masing ruangan. Langkah pertama adalah mengelompokkan data pada file log hasil pelacakan yang telah dilakukan diatas menjadi tiap ruangan. Kemudian setelah membagi menjadi tiap ruangan, data dikelompokkan lagi menjadi tiap sub lokasi. Data ini disimpan dalam variabel array berdimensi banyak. Dimana ada 3 variabel array berdimensi banyak yang merepresentasikan banyaknya ruangan yang digunakan, yakni 3 ruangan. Kemudian setelah data selesai dikelompokkan tiap ruangan dan tiap sub lokasi, kesalahan pelacakan akan dihitung berdasarkan data per sub lokasi (A,B,C,D). Setelah jumlah kesalahan selesai dihitung, maka jumlah kesalahan akan dibagi dengan total data hasil pelacakan pada tiap sub lokasi dikali 100. Sehingga akan muncul akurasi kesalahan tiap sub lokasi dalam ruangan.</w:t>
      </w:r>
    </w:p>
    <w:p w14:paraId="54E1E53D" w14:textId="287AAB44" w:rsidR="00E43E43" w:rsidRDefault="00E43E43" w:rsidP="00692B49">
      <w:pPr>
        <w:pStyle w:val="Heading1"/>
        <w:rPr>
          <w:lang w:val="en-US"/>
        </w:rPr>
      </w:pPr>
      <w:bookmarkStart w:id="76" w:name="_Toc24955307"/>
      <w:r>
        <w:rPr>
          <w:lang w:val="en-US"/>
        </w:rPr>
        <w:lastRenderedPageBreak/>
        <w:t>PEMBAHASAN</w:t>
      </w:r>
      <w:bookmarkEnd w:id="76"/>
    </w:p>
    <w:bookmarkEnd w:id="24"/>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77" w:name="_Toc24955308"/>
      <w:r>
        <w:rPr>
          <w:lang w:val="en-US"/>
        </w:rPr>
        <w:t>Subbab</w:t>
      </w:r>
      <w:r w:rsidR="00692B49">
        <w:rPr>
          <w:lang w:val="en-US"/>
        </w:rPr>
        <w:t xml:space="preserve"> </w:t>
      </w:r>
      <w:r>
        <w:rPr>
          <w:lang w:val="en-US"/>
        </w:rPr>
        <w:t>Lima Satu</w:t>
      </w:r>
      <w:bookmarkEnd w:id="77"/>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78" w:name="_Toc24955309"/>
      <w:r>
        <w:rPr>
          <w:lang w:val="en-US"/>
        </w:rPr>
        <w:t>Subbab</w:t>
      </w:r>
      <w:r w:rsidR="00692B49">
        <w:rPr>
          <w:lang w:val="en-US"/>
        </w:rPr>
        <w:t xml:space="preserve"> </w:t>
      </w:r>
      <w:r w:rsidR="0073645E">
        <w:rPr>
          <w:lang w:val="en-US"/>
        </w:rPr>
        <w:t>Lima Satu Satu</w:t>
      </w:r>
      <w:bookmarkEnd w:id="78"/>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r w:rsidRPr="00DF67A9">
        <w:t>penjelasan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79" w:name="_Toc24955310"/>
      <w:r>
        <w:rPr>
          <w:lang w:val="en-US"/>
        </w:rPr>
        <w:t>Subbab</w:t>
      </w:r>
      <w:r w:rsidR="00692B49">
        <w:rPr>
          <w:lang w:val="en-US"/>
        </w:rPr>
        <w:t xml:space="preserve"> </w:t>
      </w:r>
      <w:r w:rsidR="0073645E">
        <w:rPr>
          <w:lang w:val="en-US"/>
        </w:rPr>
        <w:t>Lima Satu Dua</w:t>
      </w:r>
      <w:bookmarkEnd w:id="79"/>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w:t>
      </w:r>
      <w:r w:rsidRPr="00562B5E">
        <w:lastRenderedPageBreak/>
        <w:t xml:space="preserve">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80" w:name="_Toc24955311"/>
      <w:r>
        <w:rPr>
          <w:lang w:val="en-US"/>
        </w:rPr>
        <w:t>Subbab</w:t>
      </w:r>
      <w:r w:rsidR="00692B49">
        <w:rPr>
          <w:lang w:val="en-US"/>
        </w:rPr>
        <w:t xml:space="preserve"> </w:t>
      </w:r>
      <w:r w:rsidR="0073645E">
        <w:rPr>
          <w:lang w:val="en-US"/>
        </w:rPr>
        <w:t>Lima Dua</w:t>
      </w:r>
      <w:bookmarkEnd w:id="80"/>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81" w:name="_Toc24955312"/>
      <w:r>
        <w:rPr>
          <w:lang w:val="en-US"/>
        </w:rPr>
        <w:t>Subbab</w:t>
      </w:r>
      <w:r w:rsidR="00692B49">
        <w:rPr>
          <w:lang w:val="en-US"/>
        </w:rPr>
        <w:t xml:space="preserve"> </w:t>
      </w:r>
      <w:r w:rsidR="0073645E">
        <w:rPr>
          <w:lang w:val="en-US"/>
        </w:rPr>
        <w:t>Lima Dua Satu</w:t>
      </w:r>
      <w:bookmarkEnd w:id="81"/>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cara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82" w:name="_Toc24955313"/>
      <w:r>
        <w:rPr>
          <w:lang w:val="en-US"/>
        </w:rPr>
        <w:t>Subbab</w:t>
      </w:r>
      <w:r w:rsidR="00692B49">
        <w:rPr>
          <w:lang w:val="en-US"/>
        </w:rPr>
        <w:t xml:space="preserve"> </w:t>
      </w:r>
      <w:r w:rsidR="0073645E">
        <w:rPr>
          <w:lang w:val="en-US"/>
        </w:rPr>
        <w:t>Lima Dua Dua</w:t>
      </w:r>
      <w:bookmarkEnd w:id="82"/>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bab untuk hasil dan pembahasan sebaiknya disesuaikan karakter penelitian masing-masing. Judul bab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83" w:name="_Toc24955314"/>
      <w:r>
        <w:rPr>
          <w:lang w:val="en-US"/>
        </w:rPr>
        <w:t>Subbab</w:t>
      </w:r>
      <w:r w:rsidR="00D4584D">
        <w:rPr>
          <w:lang w:val="en-US"/>
        </w:rPr>
        <w:t xml:space="preserve"> </w:t>
      </w:r>
      <w:r>
        <w:rPr>
          <w:lang w:val="en-US"/>
        </w:rPr>
        <w:t>Lima Tiga</w:t>
      </w:r>
      <w:bookmarkEnd w:id="83"/>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84" w:name="_Toc24955315"/>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84"/>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lastRenderedPageBreak/>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bab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85" w:name="_Toc24955316"/>
      <w:r>
        <w:rPr>
          <w:lang w:val="en-US"/>
        </w:rPr>
        <w:t xml:space="preserve">Contoh </w:t>
      </w:r>
      <w:r w:rsidR="0073645E">
        <w:rPr>
          <w:lang w:val="en-US"/>
        </w:rPr>
        <w:t>Struktur Penelitian Nonimplementatif Eksperimental</w:t>
      </w:r>
      <w:bookmarkEnd w:id="85"/>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lastRenderedPageBreak/>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bab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86" w:name="_Toc402485277"/>
      <w:bookmarkStart w:id="87" w:name="_Toc24955317"/>
      <w:r>
        <w:rPr>
          <w:lang w:val="en-US"/>
        </w:rPr>
        <w:lastRenderedPageBreak/>
        <w:t>Penutup</w:t>
      </w:r>
      <w:bookmarkEnd w:id="86"/>
      <w:bookmarkEnd w:id="87"/>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88" w:name="_Toc24955318"/>
      <w:r>
        <w:t>Kesimpulan</w:t>
      </w:r>
      <w:bookmarkEnd w:id="88"/>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89" w:name="_Toc24955319"/>
      <w:r>
        <w:t>Saran</w:t>
      </w:r>
      <w:bookmarkEnd w:id="89"/>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90" w:name="_Toc24955320"/>
      <w:bookmarkStart w:id="91" w:name="_Toc402485282"/>
      <w:r>
        <w:rPr>
          <w:caps w:val="0"/>
        </w:rPr>
        <w:lastRenderedPageBreak/>
        <w:t>DAFTAR REFERENSI</w:t>
      </w:r>
      <w:bookmarkEnd w:id="90"/>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lastRenderedPageBreak/>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lastRenderedPageBreak/>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92" w:name="_Toc496081034"/>
      <w:bookmarkStart w:id="93" w:name="_Toc24955321"/>
      <w:r>
        <w:rPr>
          <w:caps w:val="0"/>
          <w:lang w:val="en-US"/>
        </w:rPr>
        <w:lastRenderedPageBreak/>
        <w:t>PERSYARATAN FISIK DAN TATA LETAK</w:t>
      </w:r>
      <w:bookmarkEnd w:id="92"/>
      <w:bookmarkEnd w:id="93"/>
    </w:p>
    <w:p w14:paraId="268403B7" w14:textId="77777777" w:rsidR="00A26D21" w:rsidRDefault="00A26D21" w:rsidP="00D4584D">
      <w:pPr>
        <w:pStyle w:val="AppendixHeading2"/>
        <w:rPr>
          <w:lang w:val="en-US"/>
        </w:rPr>
      </w:pPr>
      <w:bookmarkStart w:id="94" w:name="_Toc402485283"/>
      <w:bookmarkStart w:id="95" w:name="_Toc496081035"/>
      <w:bookmarkStart w:id="96" w:name="_Toc24955322"/>
      <w:bookmarkEnd w:id="91"/>
      <w:r>
        <w:rPr>
          <w:lang w:val="en-US"/>
        </w:rPr>
        <w:t>Kertas</w:t>
      </w:r>
      <w:bookmarkEnd w:id="94"/>
      <w:bookmarkEnd w:id="95"/>
      <w:bookmarkEnd w:id="96"/>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97" w:name="_Toc402485284"/>
      <w:bookmarkStart w:id="98" w:name="_Toc496081036"/>
      <w:bookmarkStart w:id="99" w:name="_Toc24955323"/>
      <w:r>
        <w:rPr>
          <w:lang w:val="en-US"/>
        </w:rPr>
        <w:t>Margin</w:t>
      </w:r>
      <w:bookmarkEnd w:id="97"/>
      <w:bookmarkEnd w:id="98"/>
      <w:bookmarkEnd w:id="99"/>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100" w:name="_Toc402485285"/>
      <w:bookmarkStart w:id="101" w:name="_Toc496081037"/>
      <w:bookmarkStart w:id="102" w:name="_Toc24955324"/>
      <w:r>
        <w:rPr>
          <w:lang w:val="en-US"/>
        </w:rPr>
        <w:t xml:space="preserve">Jenis dan </w:t>
      </w:r>
      <w:r w:rsidR="00CF5150">
        <w:rPr>
          <w:lang w:val="en-US"/>
        </w:rPr>
        <w:t>Ukuran Huruf</w:t>
      </w:r>
      <w:bookmarkEnd w:id="100"/>
      <w:bookmarkEnd w:id="101"/>
      <w:bookmarkEnd w:id="102"/>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103" w:name="_Toc402485286"/>
      <w:bookmarkStart w:id="104" w:name="_Toc496081038"/>
      <w:bookmarkStart w:id="105" w:name="_Toc24955325"/>
      <w:r>
        <w:rPr>
          <w:lang w:val="en-US"/>
        </w:rPr>
        <w:t>Spasi</w:t>
      </w:r>
      <w:bookmarkEnd w:id="103"/>
      <w:bookmarkEnd w:id="104"/>
      <w:bookmarkEnd w:id="105"/>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106" w:name="_Toc402485287"/>
      <w:bookmarkStart w:id="107" w:name="_Toc496081039"/>
      <w:bookmarkStart w:id="108" w:name="_Toc24955326"/>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106"/>
      <w:bookmarkEnd w:id="107"/>
      <w:bookmarkEnd w:id="108"/>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 xml:space="preserve">4 level </w:t>
      </w:r>
      <w:r w:rsidR="0073645E">
        <w:lastRenderedPageBreak/>
        <w:t>(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09" w:name="_Toc402485288"/>
      <w:bookmarkStart w:id="110" w:name="_Toc496081040"/>
      <w:bookmarkStart w:id="111" w:name="_Toc24955327"/>
      <w:r>
        <w:rPr>
          <w:lang w:val="en-US"/>
        </w:rPr>
        <w:t>Nomor</w:t>
      </w:r>
      <w:r w:rsidR="00A26D21">
        <w:rPr>
          <w:lang w:val="en-US"/>
        </w:rPr>
        <w:t xml:space="preserve"> </w:t>
      </w:r>
      <w:r w:rsidR="00CF5150">
        <w:rPr>
          <w:lang w:val="en-US"/>
        </w:rPr>
        <w:t>Halaman</w:t>
      </w:r>
      <w:bookmarkEnd w:id="109"/>
      <w:bookmarkEnd w:id="110"/>
      <w:bookmarkEnd w:id="111"/>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12" w:name="_Toc496081041"/>
      <w:bookmarkStart w:id="113" w:name="_Toc24955328"/>
      <w:r>
        <w:rPr>
          <w:lang w:val="en-US"/>
        </w:rPr>
        <w:lastRenderedPageBreak/>
        <w:t>PENGGUNAAN BAHASA</w:t>
      </w:r>
      <w:bookmarkEnd w:id="112"/>
      <w:bookmarkEnd w:id="113"/>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19"/>
      <w:pgSz w:w="11906" w:h="16838"/>
      <w:pgMar w:top="1701"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 w:author="Adhitya Bhawiyuga" w:date="2019-11-25T10:55:00Z" w:initials="AB">
    <w:p w14:paraId="6E4B8B38" w14:textId="77777777" w:rsidR="00732C3F" w:rsidRDefault="00732C3F">
      <w:pPr>
        <w:pStyle w:val="CommentText"/>
        <w:rPr>
          <w:lang w:val="en-US"/>
        </w:rPr>
      </w:pPr>
      <w:r>
        <w:rPr>
          <w:rStyle w:val="CommentReference"/>
        </w:rPr>
        <w:annotationRef/>
      </w:r>
      <w:r>
        <w:rPr>
          <w:lang w:val="en-US"/>
        </w:rPr>
        <w:t>Bagaimana cara kerja indoor localization secara umum?</w:t>
      </w:r>
    </w:p>
    <w:p w14:paraId="30D9B89D" w14:textId="77777777" w:rsidR="00732C3F" w:rsidRDefault="00732C3F">
      <w:pPr>
        <w:pStyle w:val="CommentText"/>
        <w:rPr>
          <w:lang w:val="en-US"/>
        </w:rPr>
      </w:pPr>
    </w:p>
    <w:p w14:paraId="3573E68F" w14:textId="12F57A27" w:rsidR="00732C3F" w:rsidRPr="00962AA5" w:rsidRDefault="00732C3F">
      <w:pPr>
        <w:pStyle w:val="CommentText"/>
        <w:rPr>
          <w:lang w:val="en-US"/>
        </w:rPr>
      </w:pPr>
      <w:r>
        <w:rPr>
          <w:lang w:val="en-US"/>
        </w:rPr>
        <w:t>dimana anchor point? apa hubungannya dengan siny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73E68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800272" w16cid:durableId="21862D19"/>
  <w16cid:commentId w16cid:paraId="77F0D2E7" w16cid:durableId="21862D58"/>
  <w16cid:commentId w16cid:paraId="3BB5EAD1" w16cid:durableId="21862D88"/>
  <w16cid:commentId w16cid:paraId="445821D5" w16cid:durableId="21862E83"/>
  <w16cid:commentId w16cid:paraId="12F4AED6" w16cid:durableId="21862F7E"/>
  <w16cid:commentId w16cid:paraId="3573E68F" w16cid:durableId="218631B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669F6F" w14:textId="77777777" w:rsidR="00EC2AA8" w:rsidRPr="00DD7815" w:rsidRDefault="00EC2AA8" w:rsidP="00DD7815">
      <w:pPr>
        <w:pStyle w:val="Heading3"/>
        <w:spacing w:before="0" w:after="0"/>
        <w:rPr>
          <w:rFonts w:eastAsia="Calibri" w:cs="Arial"/>
          <w:b w:val="0"/>
          <w:bCs w:val="0"/>
          <w:sz w:val="24"/>
        </w:rPr>
      </w:pPr>
      <w:r>
        <w:separator/>
      </w:r>
    </w:p>
    <w:p w14:paraId="1EFF65FA" w14:textId="77777777" w:rsidR="00EC2AA8" w:rsidRDefault="00EC2AA8"/>
  </w:endnote>
  <w:endnote w:type="continuationSeparator" w:id="0">
    <w:p w14:paraId="32B24A16" w14:textId="77777777" w:rsidR="00EC2AA8" w:rsidRPr="00DD7815" w:rsidRDefault="00EC2AA8" w:rsidP="00DD7815">
      <w:pPr>
        <w:pStyle w:val="Heading3"/>
        <w:spacing w:before="0" w:after="0"/>
        <w:rPr>
          <w:rFonts w:eastAsia="Calibri" w:cs="Arial"/>
          <w:b w:val="0"/>
          <w:bCs w:val="0"/>
          <w:sz w:val="24"/>
        </w:rPr>
      </w:pPr>
      <w:r>
        <w:continuationSeparator/>
      </w:r>
    </w:p>
    <w:p w14:paraId="7CD0FA57" w14:textId="77777777" w:rsidR="00EC2AA8" w:rsidRDefault="00EC2A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732C3F" w:rsidRDefault="00732C3F" w:rsidP="00EF55FF">
    <w:pPr>
      <w:pStyle w:val="Footer"/>
      <w:jc w:val="center"/>
    </w:pPr>
    <w:r>
      <w:fldChar w:fldCharType="begin"/>
    </w:r>
    <w:r>
      <w:instrText xml:space="preserve"> PAGE   \* MERGEFORMAT </w:instrText>
    </w:r>
    <w:r>
      <w:fldChar w:fldCharType="separate"/>
    </w:r>
    <w:r w:rsidR="00D310F9">
      <w:rPr>
        <w:noProof/>
      </w:rPr>
      <w:t>xii</w:t>
    </w:r>
    <w:r>
      <w:rPr>
        <w:noProof/>
      </w:rPr>
      <w:fldChar w:fldCharType="end"/>
    </w:r>
  </w:p>
  <w:p w14:paraId="6F15B1C6" w14:textId="77777777" w:rsidR="00732C3F" w:rsidRDefault="00732C3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732C3F" w:rsidRDefault="00732C3F" w:rsidP="00EF55FF">
    <w:pPr>
      <w:pStyle w:val="Footer"/>
      <w:jc w:val="center"/>
    </w:pPr>
    <w:r>
      <w:fldChar w:fldCharType="begin"/>
    </w:r>
    <w:r>
      <w:instrText xml:space="preserve"> PAGE   \* MERGEFORMAT </w:instrText>
    </w:r>
    <w:r>
      <w:fldChar w:fldCharType="separate"/>
    </w:r>
    <w:r w:rsidR="00D310F9">
      <w:rPr>
        <w:noProof/>
      </w:rPr>
      <w:t>10</w:t>
    </w:r>
    <w:r>
      <w:rPr>
        <w:noProof/>
      </w:rPr>
      <w:fldChar w:fldCharType="end"/>
    </w:r>
  </w:p>
  <w:p w14:paraId="309D36C8" w14:textId="77777777" w:rsidR="00732C3F" w:rsidRDefault="00732C3F">
    <w:pPr>
      <w:pStyle w:val="Footer"/>
    </w:pPr>
  </w:p>
  <w:p w14:paraId="1A4B56DF" w14:textId="77777777" w:rsidR="00732C3F" w:rsidRDefault="00732C3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9EEFA7" w14:textId="77777777" w:rsidR="00EC2AA8" w:rsidRPr="00DD7815" w:rsidRDefault="00EC2AA8" w:rsidP="00DD7815">
      <w:pPr>
        <w:pStyle w:val="Heading3"/>
        <w:spacing w:before="0" w:after="0"/>
        <w:rPr>
          <w:rFonts w:eastAsia="Calibri" w:cs="Arial"/>
          <w:b w:val="0"/>
          <w:bCs w:val="0"/>
          <w:sz w:val="24"/>
        </w:rPr>
      </w:pPr>
      <w:r>
        <w:separator/>
      </w:r>
    </w:p>
    <w:p w14:paraId="2E5CAEA3" w14:textId="77777777" w:rsidR="00EC2AA8" w:rsidRDefault="00EC2AA8"/>
  </w:footnote>
  <w:footnote w:type="continuationSeparator" w:id="0">
    <w:p w14:paraId="2541950E" w14:textId="77777777" w:rsidR="00EC2AA8" w:rsidRPr="00DD7815" w:rsidRDefault="00EC2AA8" w:rsidP="00DD7815">
      <w:pPr>
        <w:pStyle w:val="Heading3"/>
        <w:spacing w:before="0" w:after="0"/>
        <w:rPr>
          <w:rFonts w:eastAsia="Calibri" w:cs="Arial"/>
          <w:b w:val="0"/>
          <w:bCs w:val="0"/>
          <w:sz w:val="24"/>
        </w:rPr>
      </w:pPr>
      <w:r>
        <w:continuationSeparator/>
      </w:r>
    </w:p>
    <w:p w14:paraId="5FFFEFF5" w14:textId="77777777" w:rsidR="00EC2AA8" w:rsidRDefault="00EC2AA8"/>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5" w15:restartNumberingAfterBreak="0">
    <w:nsid w:val="49D41C76"/>
    <w:multiLevelType w:val="multilevel"/>
    <w:tmpl w:val="A01A89D2"/>
    <w:name w:val="BodyHeads"/>
    <w:numStyleLink w:val="BodyHeadings"/>
  </w:abstractNum>
  <w:abstractNum w:abstractNumId="26" w15:restartNumberingAfterBreak="0">
    <w:nsid w:val="509107F9"/>
    <w:multiLevelType w:val="multilevel"/>
    <w:tmpl w:val="A01A89D2"/>
    <w:name w:val="BodyHeadings2"/>
    <w:numStyleLink w:val="BodyHeadings"/>
  </w:abstractNum>
  <w:abstractNum w:abstractNumId="27"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57517C54"/>
    <w:multiLevelType w:val="multilevel"/>
    <w:tmpl w:val="62E8B9FA"/>
    <w:name w:val="AppHeads"/>
    <w:numStyleLink w:val="AppendixHeadings"/>
  </w:abstractNum>
  <w:abstractNum w:abstractNumId="29"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0" w15:restartNumberingAfterBreak="0">
    <w:nsid w:val="5C7F389E"/>
    <w:multiLevelType w:val="multilevel"/>
    <w:tmpl w:val="62E8B9FA"/>
    <w:name w:val="AppHeads4"/>
    <w:numStyleLink w:val="AppendixHeadings"/>
  </w:abstractNum>
  <w:abstractNum w:abstractNumId="31"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2" w15:restartNumberingAfterBreak="0">
    <w:nsid w:val="6E365AD2"/>
    <w:multiLevelType w:val="multilevel"/>
    <w:tmpl w:val="A01A89D2"/>
    <w:name w:val="BodyHeadings3"/>
    <w:numStyleLink w:val="BodyHeadings"/>
  </w:abstractNum>
  <w:abstractNum w:abstractNumId="33" w15:restartNumberingAfterBreak="0">
    <w:nsid w:val="742E6936"/>
    <w:multiLevelType w:val="multilevel"/>
    <w:tmpl w:val="62E8B9FA"/>
    <w:name w:val="AppHeads3"/>
    <w:numStyleLink w:val="AppendixHeadings"/>
  </w:abstractNum>
  <w:abstractNum w:abstractNumId="34"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6"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7"/>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3"/>
  </w:num>
  <w:num w:numId="9">
    <w:abstractNumId w:val="24"/>
  </w:num>
  <w:num w:numId="10">
    <w:abstractNumId w:val="35"/>
  </w:num>
  <w:num w:numId="11">
    <w:abstractNumId w:val="16"/>
  </w:num>
  <w:num w:numId="12">
    <w:abstractNumId w:val="29"/>
  </w:num>
  <w:num w:numId="13">
    <w:abstractNumId w:val="6"/>
  </w:num>
  <w:num w:numId="14">
    <w:abstractNumId w:val="9"/>
  </w:num>
  <w:num w:numId="15">
    <w:abstractNumId w:val="13"/>
  </w:num>
  <w:num w:numId="16">
    <w:abstractNumId w:val="22"/>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1"/>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3"/>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6"/>
  </w:num>
  <w:num w:numId="42">
    <w:abstractNumId w:val="31"/>
  </w:num>
  <w:num w:numId="43">
    <w:abstractNumId w:val="11"/>
  </w:num>
  <w:numIdMacAtCleanup w:val="3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hitya Bhawiyuga">
    <w15:presenceInfo w15:providerId="Windows Live" w15:userId="1cc02d11808c9b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567A"/>
    <w:rsid w:val="0000714D"/>
    <w:rsid w:val="000077A8"/>
    <w:rsid w:val="000107D5"/>
    <w:rsid w:val="000119C9"/>
    <w:rsid w:val="00016473"/>
    <w:rsid w:val="000209B7"/>
    <w:rsid w:val="00022C0D"/>
    <w:rsid w:val="0002562B"/>
    <w:rsid w:val="00026AB3"/>
    <w:rsid w:val="00026C2A"/>
    <w:rsid w:val="00027996"/>
    <w:rsid w:val="00030040"/>
    <w:rsid w:val="0004217C"/>
    <w:rsid w:val="0004648E"/>
    <w:rsid w:val="00046AF2"/>
    <w:rsid w:val="00052EE0"/>
    <w:rsid w:val="0005425E"/>
    <w:rsid w:val="000548E0"/>
    <w:rsid w:val="00056D97"/>
    <w:rsid w:val="00056DE6"/>
    <w:rsid w:val="00057727"/>
    <w:rsid w:val="00062267"/>
    <w:rsid w:val="00064274"/>
    <w:rsid w:val="00064A2E"/>
    <w:rsid w:val="000656A0"/>
    <w:rsid w:val="00072848"/>
    <w:rsid w:val="00073C7E"/>
    <w:rsid w:val="000743C8"/>
    <w:rsid w:val="00074B8B"/>
    <w:rsid w:val="00077FCF"/>
    <w:rsid w:val="0008048F"/>
    <w:rsid w:val="00080833"/>
    <w:rsid w:val="00084280"/>
    <w:rsid w:val="00086E8C"/>
    <w:rsid w:val="000960F8"/>
    <w:rsid w:val="000A034A"/>
    <w:rsid w:val="000A1CA1"/>
    <w:rsid w:val="000A7C01"/>
    <w:rsid w:val="000B00F3"/>
    <w:rsid w:val="000B0F0F"/>
    <w:rsid w:val="000B2209"/>
    <w:rsid w:val="000B69A0"/>
    <w:rsid w:val="000C2820"/>
    <w:rsid w:val="000C3D1F"/>
    <w:rsid w:val="000C44D3"/>
    <w:rsid w:val="000C69BA"/>
    <w:rsid w:val="000D1322"/>
    <w:rsid w:val="000D167C"/>
    <w:rsid w:val="000E1F3D"/>
    <w:rsid w:val="000E56D2"/>
    <w:rsid w:val="000E5A37"/>
    <w:rsid w:val="000E602C"/>
    <w:rsid w:val="000E638B"/>
    <w:rsid w:val="000F1313"/>
    <w:rsid w:val="000F1D01"/>
    <w:rsid w:val="000F7B3E"/>
    <w:rsid w:val="0010223B"/>
    <w:rsid w:val="00106138"/>
    <w:rsid w:val="00106B69"/>
    <w:rsid w:val="001133B5"/>
    <w:rsid w:val="00113F49"/>
    <w:rsid w:val="00114970"/>
    <w:rsid w:val="00115296"/>
    <w:rsid w:val="001152ED"/>
    <w:rsid w:val="00132794"/>
    <w:rsid w:val="00137F83"/>
    <w:rsid w:val="00140789"/>
    <w:rsid w:val="001414CB"/>
    <w:rsid w:val="00142864"/>
    <w:rsid w:val="00145CA6"/>
    <w:rsid w:val="00153328"/>
    <w:rsid w:val="00155C1F"/>
    <w:rsid w:val="00155D4F"/>
    <w:rsid w:val="00157F10"/>
    <w:rsid w:val="00165008"/>
    <w:rsid w:val="00170FEE"/>
    <w:rsid w:val="00171F0E"/>
    <w:rsid w:val="00174F0F"/>
    <w:rsid w:val="0017507F"/>
    <w:rsid w:val="00176358"/>
    <w:rsid w:val="00176653"/>
    <w:rsid w:val="001810C6"/>
    <w:rsid w:val="00184DEF"/>
    <w:rsid w:val="00185CDC"/>
    <w:rsid w:val="00193277"/>
    <w:rsid w:val="001937E4"/>
    <w:rsid w:val="00193AA4"/>
    <w:rsid w:val="001A5753"/>
    <w:rsid w:val="001A723F"/>
    <w:rsid w:val="001B17B9"/>
    <w:rsid w:val="001B2070"/>
    <w:rsid w:val="001B3EE7"/>
    <w:rsid w:val="001B480E"/>
    <w:rsid w:val="001B58D4"/>
    <w:rsid w:val="001C5387"/>
    <w:rsid w:val="001C570F"/>
    <w:rsid w:val="001C71EC"/>
    <w:rsid w:val="001C766F"/>
    <w:rsid w:val="001D504B"/>
    <w:rsid w:val="001D505A"/>
    <w:rsid w:val="001E2CDB"/>
    <w:rsid w:val="001E7EC6"/>
    <w:rsid w:val="001F1142"/>
    <w:rsid w:val="001F3B59"/>
    <w:rsid w:val="001F3D5F"/>
    <w:rsid w:val="001F3F0D"/>
    <w:rsid w:val="002037A4"/>
    <w:rsid w:val="0021221F"/>
    <w:rsid w:val="00214CE9"/>
    <w:rsid w:val="00214E5C"/>
    <w:rsid w:val="002168B2"/>
    <w:rsid w:val="00221A64"/>
    <w:rsid w:val="00231642"/>
    <w:rsid w:val="00234C8A"/>
    <w:rsid w:val="00236C5F"/>
    <w:rsid w:val="00246114"/>
    <w:rsid w:val="0024783F"/>
    <w:rsid w:val="00253691"/>
    <w:rsid w:val="00257175"/>
    <w:rsid w:val="0026045B"/>
    <w:rsid w:val="00260792"/>
    <w:rsid w:val="00261996"/>
    <w:rsid w:val="00263C49"/>
    <w:rsid w:val="0026720A"/>
    <w:rsid w:val="00270A02"/>
    <w:rsid w:val="00284390"/>
    <w:rsid w:val="00284F81"/>
    <w:rsid w:val="00285520"/>
    <w:rsid w:val="0028749A"/>
    <w:rsid w:val="00295857"/>
    <w:rsid w:val="002A08CD"/>
    <w:rsid w:val="002A167E"/>
    <w:rsid w:val="002A314B"/>
    <w:rsid w:val="002A589F"/>
    <w:rsid w:val="002B2D6A"/>
    <w:rsid w:val="002C23F8"/>
    <w:rsid w:val="002C517F"/>
    <w:rsid w:val="002D41A6"/>
    <w:rsid w:val="002D6750"/>
    <w:rsid w:val="002E4862"/>
    <w:rsid w:val="002E55F9"/>
    <w:rsid w:val="002E68C3"/>
    <w:rsid w:val="002F0CA6"/>
    <w:rsid w:val="002F37F7"/>
    <w:rsid w:val="00303484"/>
    <w:rsid w:val="0030598E"/>
    <w:rsid w:val="003102FA"/>
    <w:rsid w:val="00315E9B"/>
    <w:rsid w:val="00317160"/>
    <w:rsid w:val="0032068E"/>
    <w:rsid w:val="00325278"/>
    <w:rsid w:val="0033063B"/>
    <w:rsid w:val="00330E8F"/>
    <w:rsid w:val="0033286D"/>
    <w:rsid w:val="003331CF"/>
    <w:rsid w:val="003332CF"/>
    <w:rsid w:val="003346C9"/>
    <w:rsid w:val="00341D5B"/>
    <w:rsid w:val="00346F14"/>
    <w:rsid w:val="00347F70"/>
    <w:rsid w:val="00351B0E"/>
    <w:rsid w:val="00352011"/>
    <w:rsid w:val="0035651E"/>
    <w:rsid w:val="003628B6"/>
    <w:rsid w:val="00363212"/>
    <w:rsid w:val="003660EF"/>
    <w:rsid w:val="0036621D"/>
    <w:rsid w:val="003678F7"/>
    <w:rsid w:val="003725FD"/>
    <w:rsid w:val="00376851"/>
    <w:rsid w:val="0037789E"/>
    <w:rsid w:val="00384E84"/>
    <w:rsid w:val="00392300"/>
    <w:rsid w:val="0039242C"/>
    <w:rsid w:val="0039354C"/>
    <w:rsid w:val="003938DA"/>
    <w:rsid w:val="00395479"/>
    <w:rsid w:val="00396127"/>
    <w:rsid w:val="00396257"/>
    <w:rsid w:val="00396664"/>
    <w:rsid w:val="003A0D50"/>
    <w:rsid w:val="003A14E6"/>
    <w:rsid w:val="003A6ED5"/>
    <w:rsid w:val="003A7E19"/>
    <w:rsid w:val="003B05AC"/>
    <w:rsid w:val="003C198F"/>
    <w:rsid w:val="003C264E"/>
    <w:rsid w:val="003C4260"/>
    <w:rsid w:val="003C5220"/>
    <w:rsid w:val="003C6459"/>
    <w:rsid w:val="003D21B4"/>
    <w:rsid w:val="003D2259"/>
    <w:rsid w:val="003D3336"/>
    <w:rsid w:val="003D70A9"/>
    <w:rsid w:val="003F13E5"/>
    <w:rsid w:val="003F3BC4"/>
    <w:rsid w:val="003F41A9"/>
    <w:rsid w:val="003F6507"/>
    <w:rsid w:val="003F68B3"/>
    <w:rsid w:val="00401695"/>
    <w:rsid w:val="00410F82"/>
    <w:rsid w:val="0041401B"/>
    <w:rsid w:val="00415217"/>
    <w:rsid w:val="0041703C"/>
    <w:rsid w:val="00420D6A"/>
    <w:rsid w:val="00425E1C"/>
    <w:rsid w:val="00425F59"/>
    <w:rsid w:val="00427E05"/>
    <w:rsid w:val="004350D4"/>
    <w:rsid w:val="004352B5"/>
    <w:rsid w:val="004371A6"/>
    <w:rsid w:val="00440933"/>
    <w:rsid w:val="0044120B"/>
    <w:rsid w:val="004413B1"/>
    <w:rsid w:val="0044236F"/>
    <w:rsid w:val="00442631"/>
    <w:rsid w:val="00442658"/>
    <w:rsid w:val="00445868"/>
    <w:rsid w:val="00447267"/>
    <w:rsid w:val="00451964"/>
    <w:rsid w:val="00454EEA"/>
    <w:rsid w:val="00462F9A"/>
    <w:rsid w:val="00466A5F"/>
    <w:rsid w:val="00470AB7"/>
    <w:rsid w:val="00472086"/>
    <w:rsid w:val="0047635E"/>
    <w:rsid w:val="0048455C"/>
    <w:rsid w:val="00487107"/>
    <w:rsid w:val="004933B2"/>
    <w:rsid w:val="004940CC"/>
    <w:rsid w:val="00497797"/>
    <w:rsid w:val="004A00C7"/>
    <w:rsid w:val="004A0B67"/>
    <w:rsid w:val="004A1CBC"/>
    <w:rsid w:val="004A4867"/>
    <w:rsid w:val="004A6A53"/>
    <w:rsid w:val="004B276D"/>
    <w:rsid w:val="004B4C8C"/>
    <w:rsid w:val="004B6C33"/>
    <w:rsid w:val="004C236C"/>
    <w:rsid w:val="004C3757"/>
    <w:rsid w:val="004C534B"/>
    <w:rsid w:val="004C6040"/>
    <w:rsid w:val="004D0832"/>
    <w:rsid w:val="004D2C18"/>
    <w:rsid w:val="004D308E"/>
    <w:rsid w:val="004E0491"/>
    <w:rsid w:val="004F187D"/>
    <w:rsid w:val="004F5AEE"/>
    <w:rsid w:val="004F75E1"/>
    <w:rsid w:val="0050238A"/>
    <w:rsid w:val="0051106D"/>
    <w:rsid w:val="005134E2"/>
    <w:rsid w:val="00517917"/>
    <w:rsid w:val="005179AA"/>
    <w:rsid w:val="005355DB"/>
    <w:rsid w:val="00535D34"/>
    <w:rsid w:val="005368F5"/>
    <w:rsid w:val="00536EE0"/>
    <w:rsid w:val="005418BF"/>
    <w:rsid w:val="00544D03"/>
    <w:rsid w:val="005473FD"/>
    <w:rsid w:val="00552832"/>
    <w:rsid w:val="00560C47"/>
    <w:rsid w:val="00563838"/>
    <w:rsid w:val="005664E2"/>
    <w:rsid w:val="00571C68"/>
    <w:rsid w:val="00572727"/>
    <w:rsid w:val="00573F00"/>
    <w:rsid w:val="00577AB0"/>
    <w:rsid w:val="00580F48"/>
    <w:rsid w:val="00590EE6"/>
    <w:rsid w:val="005924DB"/>
    <w:rsid w:val="0059362C"/>
    <w:rsid w:val="00593E55"/>
    <w:rsid w:val="0059495B"/>
    <w:rsid w:val="00594F1D"/>
    <w:rsid w:val="005A4A6D"/>
    <w:rsid w:val="005A579A"/>
    <w:rsid w:val="005A5A39"/>
    <w:rsid w:val="005A7575"/>
    <w:rsid w:val="005B586E"/>
    <w:rsid w:val="005B5FE5"/>
    <w:rsid w:val="005B7834"/>
    <w:rsid w:val="005C167B"/>
    <w:rsid w:val="005C6F85"/>
    <w:rsid w:val="005D2561"/>
    <w:rsid w:val="005D48D2"/>
    <w:rsid w:val="005D4A4D"/>
    <w:rsid w:val="005E0936"/>
    <w:rsid w:val="005E1093"/>
    <w:rsid w:val="005E307E"/>
    <w:rsid w:val="005E32BE"/>
    <w:rsid w:val="005E3A4C"/>
    <w:rsid w:val="005E40DA"/>
    <w:rsid w:val="005F15E0"/>
    <w:rsid w:val="005F1A0E"/>
    <w:rsid w:val="005F4281"/>
    <w:rsid w:val="005F4BF0"/>
    <w:rsid w:val="005F6DE5"/>
    <w:rsid w:val="006017A3"/>
    <w:rsid w:val="006044EF"/>
    <w:rsid w:val="006107A6"/>
    <w:rsid w:val="0061232D"/>
    <w:rsid w:val="00616811"/>
    <w:rsid w:val="006173DE"/>
    <w:rsid w:val="00621D8B"/>
    <w:rsid w:val="00622DE1"/>
    <w:rsid w:val="00624BD5"/>
    <w:rsid w:val="00627788"/>
    <w:rsid w:val="00630959"/>
    <w:rsid w:val="006313A4"/>
    <w:rsid w:val="00634D99"/>
    <w:rsid w:val="00636D05"/>
    <w:rsid w:val="006418E8"/>
    <w:rsid w:val="006420C4"/>
    <w:rsid w:val="006467B3"/>
    <w:rsid w:val="00651C17"/>
    <w:rsid w:val="00660230"/>
    <w:rsid w:val="00660369"/>
    <w:rsid w:val="0066082F"/>
    <w:rsid w:val="00663646"/>
    <w:rsid w:val="00664CE9"/>
    <w:rsid w:val="006674BB"/>
    <w:rsid w:val="00670045"/>
    <w:rsid w:val="00672351"/>
    <w:rsid w:val="00682364"/>
    <w:rsid w:val="00683483"/>
    <w:rsid w:val="00692B49"/>
    <w:rsid w:val="00694F12"/>
    <w:rsid w:val="006A042F"/>
    <w:rsid w:val="006A4417"/>
    <w:rsid w:val="006A5C3D"/>
    <w:rsid w:val="006A666A"/>
    <w:rsid w:val="006A72B5"/>
    <w:rsid w:val="006B15E9"/>
    <w:rsid w:val="006B2990"/>
    <w:rsid w:val="006C74EB"/>
    <w:rsid w:val="006C7667"/>
    <w:rsid w:val="006D3580"/>
    <w:rsid w:val="006D40C4"/>
    <w:rsid w:val="006D4DCC"/>
    <w:rsid w:val="006D5473"/>
    <w:rsid w:val="006E065B"/>
    <w:rsid w:val="006E157D"/>
    <w:rsid w:val="006E3D9D"/>
    <w:rsid w:val="006F2DE1"/>
    <w:rsid w:val="006F5A99"/>
    <w:rsid w:val="00700C45"/>
    <w:rsid w:val="00700F7D"/>
    <w:rsid w:val="00701A02"/>
    <w:rsid w:val="007024CB"/>
    <w:rsid w:val="007065D8"/>
    <w:rsid w:val="00711897"/>
    <w:rsid w:val="00711F28"/>
    <w:rsid w:val="007130B4"/>
    <w:rsid w:val="007147E1"/>
    <w:rsid w:val="0071559B"/>
    <w:rsid w:val="007166B4"/>
    <w:rsid w:val="00720587"/>
    <w:rsid w:val="00722159"/>
    <w:rsid w:val="00722419"/>
    <w:rsid w:val="00727151"/>
    <w:rsid w:val="00730D42"/>
    <w:rsid w:val="007315FC"/>
    <w:rsid w:val="00732C3F"/>
    <w:rsid w:val="0073645E"/>
    <w:rsid w:val="007366A7"/>
    <w:rsid w:val="0074086A"/>
    <w:rsid w:val="00743149"/>
    <w:rsid w:val="00743EC8"/>
    <w:rsid w:val="00744D15"/>
    <w:rsid w:val="0074506E"/>
    <w:rsid w:val="00755677"/>
    <w:rsid w:val="00755D80"/>
    <w:rsid w:val="0076174F"/>
    <w:rsid w:val="00763374"/>
    <w:rsid w:val="00767FC0"/>
    <w:rsid w:val="00771CC6"/>
    <w:rsid w:val="00773514"/>
    <w:rsid w:val="007749E5"/>
    <w:rsid w:val="00775DB1"/>
    <w:rsid w:val="00776386"/>
    <w:rsid w:val="007777B0"/>
    <w:rsid w:val="00780E45"/>
    <w:rsid w:val="0078216D"/>
    <w:rsid w:val="0078578E"/>
    <w:rsid w:val="00787EBE"/>
    <w:rsid w:val="00790910"/>
    <w:rsid w:val="00793972"/>
    <w:rsid w:val="00795F05"/>
    <w:rsid w:val="00796537"/>
    <w:rsid w:val="007975E6"/>
    <w:rsid w:val="007A017B"/>
    <w:rsid w:val="007A0367"/>
    <w:rsid w:val="007A0ED0"/>
    <w:rsid w:val="007A3775"/>
    <w:rsid w:val="007A3A6B"/>
    <w:rsid w:val="007B226B"/>
    <w:rsid w:val="007B2BF5"/>
    <w:rsid w:val="007C186F"/>
    <w:rsid w:val="007C58C0"/>
    <w:rsid w:val="007C7977"/>
    <w:rsid w:val="007D038B"/>
    <w:rsid w:val="007D0715"/>
    <w:rsid w:val="007D48CD"/>
    <w:rsid w:val="007D53C6"/>
    <w:rsid w:val="007D65B5"/>
    <w:rsid w:val="007D7B90"/>
    <w:rsid w:val="007E5CCC"/>
    <w:rsid w:val="007F7E75"/>
    <w:rsid w:val="00803BAE"/>
    <w:rsid w:val="00807FB8"/>
    <w:rsid w:val="008145B9"/>
    <w:rsid w:val="00821DDE"/>
    <w:rsid w:val="0082280C"/>
    <w:rsid w:val="00823726"/>
    <w:rsid w:val="00825777"/>
    <w:rsid w:val="00830CDD"/>
    <w:rsid w:val="0084021E"/>
    <w:rsid w:val="00840747"/>
    <w:rsid w:val="00841075"/>
    <w:rsid w:val="008450DC"/>
    <w:rsid w:val="00846748"/>
    <w:rsid w:val="00847681"/>
    <w:rsid w:val="00854900"/>
    <w:rsid w:val="00854F7C"/>
    <w:rsid w:val="00856B12"/>
    <w:rsid w:val="00860A2A"/>
    <w:rsid w:val="00861340"/>
    <w:rsid w:val="00861ABD"/>
    <w:rsid w:val="00864240"/>
    <w:rsid w:val="008643A0"/>
    <w:rsid w:val="008647E6"/>
    <w:rsid w:val="008657BB"/>
    <w:rsid w:val="0086773F"/>
    <w:rsid w:val="00874B40"/>
    <w:rsid w:val="00875E7C"/>
    <w:rsid w:val="00876710"/>
    <w:rsid w:val="00877589"/>
    <w:rsid w:val="008867F2"/>
    <w:rsid w:val="00887119"/>
    <w:rsid w:val="00887B4E"/>
    <w:rsid w:val="00892550"/>
    <w:rsid w:val="00897880"/>
    <w:rsid w:val="008A0482"/>
    <w:rsid w:val="008A0C10"/>
    <w:rsid w:val="008A4BDD"/>
    <w:rsid w:val="008A7532"/>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F00D6"/>
    <w:rsid w:val="008F4102"/>
    <w:rsid w:val="008F6934"/>
    <w:rsid w:val="0090369B"/>
    <w:rsid w:val="00905BC0"/>
    <w:rsid w:val="0091125D"/>
    <w:rsid w:val="00917CF0"/>
    <w:rsid w:val="00923D8D"/>
    <w:rsid w:val="009256B7"/>
    <w:rsid w:val="00925D2B"/>
    <w:rsid w:val="00930F91"/>
    <w:rsid w:val="00933D0B"/>
    <w:rsid w:val="00934480"/>
    <w:rsid w:val="009358B9"/>
    <w:rsid w:val="00935C8D"/>
    <w:rsid w:val="009364D8"/>
    <w:rsid w:val="0093739A"/>
    <w:rsid w:val="00941F31"/>
    <w:rsid w:val="0094401E"/>
    <w:rsid w:val="00953D0A"/>
    <w:rsid w:val="00956079"/>
    <w:rsid w:val="00957F9C"/>
    <w:rsid w:val="00960F39"/>
    <w:rsid w:val="00962AA5"/>
    <w:rsid w:val="00966935"/>
    <w:rsid w:val="00966F95"/>
    <w:rsid w:val="00967BCD"/>
    <w:rsid w:val="00971575"/>
    <w:rsid w:val="009801EA"/>
    <w:rsid w:val="00982D9C"/>
    <w:rsid w:val="0098484E"/>
    <w:rsid w:val="00987976"/>
    <w:rsid w:val="0099163C"/>
    <w:rsid w:val="00991F29"/>
    <w:rsid w:val="00992EB3"/>
    <w:rsid w:val="00994B54"/>
    <w:rsid w:val="00995D6F"/>
    <w:rsid w:val="009A429F"/>
    <w:rsid w:val="009A59E5"/>
    <w:rsid w:val="009A633C"/>
    <w:rsid w:val="009B3FF0"/>
    <w:rsid w:val="009B63C3"/>
    <w:rsid w:val="009B750E"/>
    <w:rsid w:val="009C0A3E"/>
    <w:rsid w:val="009D111A"/>
    <w:rsid w:val="009D286F"/>
    <w:rsid w:val="009D5FF3"/>
    <w:rsid w:val="009E0089"/>
    <w:rsid w:val="009E2892"/>
    <w:rsid w:val="009E3C41"/>
    <w:rsid w:val="009F1A3B"/>
    <w:rsid w:val="009F445A"/>
    <w:rsid w:val="009F4EE2"/>
    <w:rsid w:val="00A00995"/>
    <w:rsid w:val="00A02DEA"/>
    <w:rsid w:val="00A04DF3"/>
    <w:rsid w:val="00A053EC"/>
    <w:rsid w:val="00A11E65"/>
    <w:rsid w:val="00A1535A"/>
    <w:rsid w:val="00A15913"/>
    <w:rsid w:val="00A174E6"/>
    <w:rsid w:val="00A2186A"/>
    <w:rsid w:val="00A22069"/>
    <w:rsid w:val="00A24416"/>
    <w:rsid w:val="00A268CF"/>
    <w:rsid w:val="00A26D21"/>
    <w:rsid w:val="00A30109"/>
    <w:rsid w:val="00A32628"/>
    <w:rsid w:val="00A338B7"/>
    <w:rsid w:val="00A41966"/>
    <w:rsid w:val="00A42615"/>
    <w:rsid w:val="00A43C71"/>
    <w:rsid w:val="00A47F8C"/>
    <w:rsid w:val="00A532A7"/>
    <w:rsid w:val="00A533C9"/>
    <w:rsid w:val="00A55B00"/>
    <w:rsid w:val="00A55B3E"/>
    <w:rsid w:val="00A5732E"/>
    <w:rsid w:val="00A60FCB"/>
    <w:rsid w:val="00A6300D"/>
    <w:rsid w:val="00A66CA1"/>
    <w:rsid w:val="00A72E7F"/>
    <w:rsid w:val="00A778B0"/>
    <w:rsid w:val="00A8092B"/>
    <w:rsid w:val="00A8420A"/>
    <w:rsid w:val="00A855D6"/>
    <w:rsid w:val="00A85D2E"/>
    <w:rsid w:val="00AA0B28"/>
    <w:rsid w:val="00AA0D97"/>
    <w:rsid w:val="00AA2D8E"/>
    <w:rsid w:val="00AA4F84"/>
    <w:rsid w:val="00AA52ED"/>
    <w:rsid w:val="00AA643F"/>
    <w:rsid w:val="00AB1C97"/>
    <w:rsid w:val="00AB3ED9"/>
    <w:rsid w:val="00AB67CC"/>
    <w:rsid w:val="00AB7008"/>
    <w:rsid w:val="00AC1039"/>
    <w:rsid w:val="00AC1531"/>
    <w:rsid w:val="00AC18B0"/>
    <w:rsid w:val="00AC1AF4"/>
    <w:rsid w:val="00AC1BA8"/>
    <w:rsid w:val="00AC4ED9"/>
    <w:rsid w:val="00AC5C01"/>
    <w:rsid w:val="00AC5FF5"/>
    <w:rsid w:val="00AC638D"/>
    <w:rsid w:val="00AC7BA8"/>
    <w:rsid w:val="00AD1C6B"/>
    <w:rsid w:val="00AD684D"/>
    <w:rsid w:val="00AE0494"/>
    <w:rsid w:val="00AE08A7"/>
    <w:rsid w:val="00AE125B"/>
    <w:rsid w:val="00AE1572"/>
    <w:rsid w:val="00AE1E30"/>
    <w:rsid w:val="00AE2D26"/>
    <w:rsid w:val="00AE3C54"/>
    <w:rsid w:val="00AE3F23"/>
    <w:rsid w:val="00AE493F"/>
    <w:rsid w:val="00AE679B"/>
    <w:rsid w:val="00AF2222"/>
    <w:rsid w:val="00AF3606"/>
    <w:rsid w:val="00AF76B3"/>
    <w:rsid w:val="00AF7EC2"/>
    <w:rsid w:val="00B01249"/>
    <w:rsid w:val="00B01E22"/>
    <w:rsid w:val="00B051C6"/>
    <w:rsid w:val="00B07A12"/>
    <w:rsid w:val="00B12555"/>
    <w:rsid w:val="00B145DF"/>
    <w:rsid w:val="00B157E5"/>
    <w:rsid w:val="00B1682A"/>
    <w:rsid w:val="00B21401"/>
    <w:rsid w:val="00B21C10"/>
    <w:rsid w:val="00B26BC8"/>
    <w:rsid w:val="00B308D6"/>
    <w:rsid w:val="00B3249E"/>
    <w:rsid w:val="00B3373B"/>
    <w:rsid w:val="00B40162"/>
    <w:rsid w:val="00B45211"/>
    <w:rsid w:val="00B4633E"/>
    <w:rsid w:val="00B55FDB"/>
    <w:rsid w:val="00B578EB"/>
    <w:rsid w:val="00B61698"/>
    <w:rsid w:val="00B62955"/>
    <w:rsid w:val="00B70186"/>
    <w:rsid w:val="00B73ED7"/>
    <w:rsid w:val="00B769DC"/>
    <w:rsid w:val="00B77C34"/>
    <w:rsid w:val="00B80CC1"/>
    <w:rsid w:val="00B84BD9"/>
    <w:rsid w:val="00B85197"/>
    <w:rsid w:val="00B86B43"/>
    <w:rsid w:val="00B87296"/>
    <w:rsid w:val="00B9002A"/>
    <w:rsid w:val="00B91057"/>
    <w:rsid w:val="00B95112"/>
    <w:rsid w:val="00BA587C"/>
    <w:rsid w:val="00BA6281"/>
    <w:rsid w:val="00BA7C06"/>
    <w:rsid w:val="00BB2CE9"/>
    <w:rsid w:val="00BB4538"/>
    <w:rsid w:val="00BB55C1"/>
    <w:rsid w:val="00BB5BC5"/>
    <w:rsid w:val="00BC1721"/>
    <w:rsid w:val="00BC44CD"/>
    <w:rsid w:val="00BC5264"/>
    <w:rsid w:val="00BC5B20"/>
    <w:rsid w:val="00BC735D"/>
    <w:rsid w:val="00BD1C1D"/>
    <w:rsid w:val="00BD65CF"/>
    <w:rsid w:val="00BE1376"/>
    <w:rsid w:val="00BE4EC7"/>
    <w:rsid w:val="00BE71B0"/>
    <w:rsid w:val="00BF0254"/>
    <w:rsid w:val="00BF14E6"/>
    <w:rsid w:val="00C02B9C"/>
    <w:rsid w:val="00C05887"/>
    <w:rsid w:val="00C065FE"/>
    <w:rsid w:val="00C0688B"/>
    <w:rsid w:val="00C114E9"/>
    <w:rsid w:val="00C1184E"/>
    <w:rsid w:val="00C11943"/>
    <w:rsid w:val="00C119B5"/>
    <w:rsid w:val="00C125F8"/>
    <w:rsid w:val="00C15A7C"/>
    <w:rsid w:val="00C162F3"/>
    <w:rsid w:val="00C176EB"/>
    <w:rsid w:val="00C207A5"/>
    <w:rsid w:val="00C21BB3"/>
    <w:rsid w:val="00C22BDC"/>
    <w:rsid w:val="00C25840"/>
    <w:rsid w:val="00C26763"/>
    <w:rsid w:val="00C3097B"/>
    <w:rsid w:val="00C351D3"/>
    <w:rsid w:val="00C35FF8"/>
    <w:rsid w:val="00C368AB"/>
    <w:rsid w:val="00C4053A"/>
    <w:rsid w:val="00C41973"/>
    <w:rsid w:val="00C44BEA"/>
    <w:rsid w:val="00C44E02"/>
    <w:rsid w:val="00C51C3D"/>
    <w:rsid w:val="00C5207D"/>
    <w:rsid w:val="00C533E2"/>
    <w:rsid w:val="00C55336"/>
    <w:rsid w:val="00C55CC5"/>
    <w:rsid w:val="00C60409"/>
    <w:rsid w:val="00C669E1"/>
    <w:rsid w:val="00C67F5C"/>
    <w:rsid w:val="00C67F8A"/>
    <w:rsid w:val="00C735B9"/>
    <w:rsid w:val="00C75DDB"/>
    <w:rsid w:val="00C805DE"/>
    <w:rsid w:val="00C80A54"/>
    <w:rsid w:val="00C84AED"/>
    <w:rsid w:val="00C9090D"/>
    <w:rsid w:val="00C940DC"/>
    <w:rsid w:val="00CA0412"/>
    <w:rsid w:val="00CA051A"/>
    <w:rsid w:val="00CA16B7"/>
    <w:rsid w:val="00CA1BFC"/>
    <w:rsid w:val="00CA3B6F"/>
    <w:rsid w:val="00CA603B"/>
    <w:rsid w:val="00CA7C68"/>
    <w:rsid w:val="00CB25BD"/>
    <w:rsid w:val="00CB76B9"/>
    <w:rsid w:val="00CB7A0E"/>
    <w:rsid w:val="00CC14A7"/>
    <w:rsid w:val="00CC2077"/>
    <w:rsid w:val="00CC4C1A"/>
    <w:rsid w:val="00CC5FD1"/>
    <w:rsid w:val="00CD124C"/>
    <w:rsid w:val="00CD2959"/>
    <w:rsid w:val="00CD3744"/>
    <w:rsid w:val="00CD4C67"/>
    <w:rsid w:val="00CD5F26"/>
    <w:rsid w:val="00CD791F"/>
    <w:rsid w:val="00CE346A"/>
    <w:rsid w:val="00CE3EF1"/>
    <w:rsid w:val="00CF2682"/>
    <w:rsid w:val="00CF5150"/>
    <w:rsid w:val="00CF7FD8"/>
    <w:rsid w:val="00D02912"/>
    <w:rsid w:val="00D0432B"/>
    <w:rsid w:val="00D05A90"/>
    <w:rsid w:val="00D13B91"/>
    <w:rsid w:val="00D13CF2"/>
    <w:rsid w:val="00D16158"/>
    <w:rsid w:val="00D17793"/>
    <w:rsid w:val="00D21389"/>
    <w:rsid w:val="00D21AB4"/>
    <w:rsid w:val="00D223D3"/>
    <w:rsid w:val="00D22744"/>
    <w:rsid w:val="00D23B55"/>
    <w:rsid w:val="00D24619"/>
    <w:rsid w:val="00D27777"/>
    <w:rsid w:val="00D310F9"/>
    <w:rsid w:val="00D3561E"/>
    <w:rsid w:val="00D45434"/>
    <w:rsid w:val="00D4584D"/>
    <w:rsid w:val="00D45D36"/>
    <w:rsid w:val="00D50A6C"/>
    <w:rsid w:val="00D536BC"/>
    <w:rsid w:val="00D55339"/>
    <w:rsid w:val="00D57E60"/>
    <w:rsid w:val="00D6221B"/>
    <w:rsid w:val="00D727DC"/>
    <w:rsid w:val="00D73E00"/>
    <w:rsid w:val="00D85BD5"/>
    <w:rsid w:val="00D86721"/>
    <w:rsid w:val="00D90C95"/>
    <w:rsid w:val="00D92226"/>
    <w:rsid w:val="00D93571"/>
    <w:rsid w:val="00D9543C"/>
    <w:rsid w:val="00DA2893"/>
    <w:rsid w:val="00DA31A6"/>
    <w:rsid w:val="00DA4556"/>
    <w:rsid w:val="00DA5411"/>
    <w:rsid w:val="00DA5D29"/>
    <w:rsid w:val="00DA627E"/>
    <w:rsid w:val="00DB0C6B"/>
    <w:rsid w:val="00DB1764"/>
    <w:rsid w:val="00DB27BD"/>
    <w:rsid w:val="00DB53E2"/>
    <w:rsid w:val="00DB5D2B"/>
    <w:rsid w:val="00DB64D9"/>
    <w:rsid w:val="00DB6B7F"/>
    <w:rsid w:val="00DB7117"/>
    <w:rsid w:val="00DB788F"/>
    <w:rsid w:val="00DC2FF7"/>
    <w:rsid w:val="00DC324E"/>
    <w:rsid w:val="00DC59FD"/>
    <w:rsid w:val="00DC5F7C"/>
    <w:rsid w:val="00DC6534"/>
    <w:rsid w:val="00DC7EA0"/>
    <w:rsid w:val="00DD0465"/>
    <w:rsid w:val="00DD7815"/>
    <w:rsid w:val="00DE18CD"/>
    <w:rsid w:val="00DE3111"/>
    <w:rsid w:val="00DE4F1D"/>
    <w:rsid w:val="00DE501A"/>
    <w:rsid w:val="00DF0289"/>
    <w:rsid w:val="00DF2FFC"/>
    <w:rsid w:val="00DF67A9"/>
    <w:rsid w:val="00E01896"/>
    <w:rsid w:val="00E0192E"/>
    <w:rsid w:val="00E04FDF"/>
    <w:rsid w:val="00E05B28"/>
    <w:rsid w:val="00E064FA"/>
    <w:rsid w:val="00E06E2E"/>
    <w:rsid w:val="00E126B6"/>
    <w:rsid w:val="00E14507"/>
    <w:rsid w:val="00E21BC6"/>
    <w:rsid w:val="00E2227E"/>
    <w:rsid w:val="00E36A87"/>
    <w:rsid w:val="00E410E8"/>
    <w:rsid w:val="00E42AA9"/>
    <w:rsid w:val="00E43E43"/>
    <w:rsid w:val="00E510FA"/>
    <w:rsid w:val="00E52958"/>
    <w:rsid w:val="00E60D97"/>
    <w:rsid w:val="00E61847"/>
    <w:rsid w:val="00E662B7"/>
    <w:rsid w:val="00E76E5B"/>
    <w:rsid w:val="00E90EC6"/>
    <w:rsid w:val="00E97FBA"/>
    <w:rsid w:val="00EA78CD"/>
    <w:rsid w:val="00EB54E5"/>
    <w:rsid w:val="00EB55A0"/>
    <w:rsid w:val="00EB7802"/>
    <w:rsid w:val="00EB796D"/>
    <w:rsid w:val="00EB7A54"/>
    <w:rsid w:val="00EC06A8"/>
    <w:rsid w:val="00EC2AA8"/>
    <w:rsid w:val="00EC691C"/>
    <w:rsid w:val="00ED45AD"/>
    <w:rsid w:val="00ED57EC"/>
    <w:rsid w:val="00ED76A0"/>
    <w:rsid w:val="00EE0B24"/>
    <w:rsid w:val="00EE10E5"/>
    <w:rsid w:val="00EE60F1"/>
    <w:rsid w:val="00EE611E"/>
    <w:rsid w:val="00EE7499"/>
    <w:rsid w:val="00EE74F6"/>
    <w:rsid w:val="00EF3431"/>
    <w:rsid w:val="00EF55FF"/>
    <w:rsid w:val="00EF723E"/>
    <w:rsid w:val="00F00AA4"/>
    <w:rsid w:val="00F101A0"/>
    <w:rsid w:val="00F11B38"/>
    <w:rsid w:val="00F127A2"/>
    <w:rsid w:val="00F14EB0"/>
    <w:rsid w:val="00F22161"/>
    <w:rsid w:val="00F259BF"/>
    <w:rsid w:val="00F261B0"/>
    <w:rsid w:val="00F31757"/>
    <w:rsid w:val="00F349A7"/>
    <w:rsid w:val="00F363DF"/>
    <w:rsid w:val="00F376AC"/>
    <w:rsid w:val="00F418E2"/>
    <w:rsid w:val="00F46A1A"/>
    <w:rsid w:val="00F55240"/>
    <w:rsid w:val="00F56D35"/>
    <w:rsid w:val="00F60F9F"/>
    <w:rsid w:val="00F81BCF"/>
    <w:rsid w:val="00F83D7F"/>
    <w:rsid w:val="00F83F33"/>
    <w:rsid w:val="00FA1882"/>
    <w:rsid w:val="00FA3733"/>
    <w:rsid w:val="00FB4133"/>
    <w:rsid w:val="00FB4822"/>
    <w:rsid w:val="00FB6B75"/>
    <w:rsid w:val="00FB70E2"/>
    <w:rsid w:val="00FB7674"/>
    <w:rsid w:val="00FC30D0"/>
    <w:rsid w:val="00FC59E6"/>
    <w:rsid w:val="00FC6118"/>
    <w:rsid w:val="00FC730D"/>
    <w:rsid w:val="00FD36F0"/>
    <w:rsid w:val="00FD4B1D"/>
    <w:rsid w:val="00FD663F"/>
    <w:rsid w:val="00FE52ED"/>
    <w:rsid w:val="00FE7A2D"/>
    <w:rsid w:val="00FF01D1"/>
    <w:rsid w:val="00FF19F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4770996D-7D89-420F-A118-77713B042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429816053">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251424016">
              <w:marLeft w:val="0"/>
              <w:marRight w:val="0"/>
              <w:marTop w:val="0"/>
              <w:marBottom w:val="0"/>
              <w:divBdr>
                <w:top w:val="none" w:sz="0" w:space="0" w:color="auto"/>
                <w:left w:val="none" w:sz="0" w:space="0" w:color="auto"/>
                <w:bottom w:val="none" w:sz="0" w:space="0" w:color="auto"/>
                <w:right w:val="none" w:sz="0" w:space="0" w:color="auto"/>
              </w:divBdr>
            </w:div>
            <w:div w:id="18024676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6/09/relationships/commentsIds" Target="commentsIds.xml"/><Relationship Id="rId10" Type="http://schemas.openxmlformats.org/officeDocument/2006/relationships/footer" Target="footer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A172646B-5EA7-4DD4-AC12-B00C51AA2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1</TotalTime>
  <Pages>48</Pages>
  <Words>15686</Words>
  <Characters>89411</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048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uhammad Hasbi</cp:lastModifiedBy>
  <cp:revision>92</cp:revision>
  <cp:lastPrinted>2015-08-31T09:20:00Z</cp:lastPrinted>
  <dcterms:created xsi:type="dcterms:W3CDTF">2019-11-04T06:46:00Z</dcterms:created>
  <dcterms:modified xsi:type="dcterms:W3CDTF">2019-11-25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